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70E497" w14:textId="77777777" w:rsidR="008A74DB" w:rsidRDefault="00005184" w:rsidP="00B53860">
      <w:pPr>
        <w:spacing w:line="360" w:lineRule="auto"/>
      </w:pPr>
      <w:r>
        <w:t>SECTION 1: INTRODUCTION AND BACKGROUND</w:t>
      </w:r>
    </w:p>
    <w:p w14:paraId="52FE4E78" w14:textId="4BC25E1B" w:rsidR="00D60F6C" w:rsidRDefault="00005184" w:rsidP="00B53860">
      <w:pPr>
        <w:spacing w:line="360" w:lineRule="auto"/>
        <w:ind w:firstLine="720"/>
      </w:pPr>
      <w:r>
        <w:t>Since the advent of the nuclear age, the fate of anthropogenic and naturally generated radioactive isotopes in the environment has been a major focus of</w:t>
      </w:r>
      <w:r w:rsidR="00F527E7">
        <w:t xml:space="preserve"> groundwater transport studies due to the </w:t>
      </w:r>
      <w:r>
        <w:t>significant human and environmental health hazard</w:t>
      </w:r>
      <w:r w:rsidR="00806F65">
        <w:t>s</w:t>
      </w:r>
      <w:r w:rsidR="00F527E7">
        <w:t xml:space="preserve"> they present</w:t>
      </w:r>
      <w:r w:rsidR="00806F65">
        <w:t xml:space="preserve">. One isotope of concern is </w:t>
      </w:r>
      <w:r w:rsidR="00F63FA8">
        <w:t>Radium</w:t>
      </w:r>
      <w:r w:rsidR="00806F65">
        <w:t>, which</w:t>
      </w:r>
      <w:r w:rsidR="00F63FA8">
        <w:t xml:space="preserve"> was used as a phosphorescent compound historically, but sees litt</w:t>
      </w:r>
      <w:r w:rsidR="00806F65">
        <w:t>le, if any industrial use today. The primary source of radium is then natural production by the decay of its parent products, uranium and thorium. While a natural radium signal exists in nearly all ground waters, it</w:t>
      </w:r>
      <w:r w:rsidR="007A37D8">
        <w:t xml:space="preserve"> is</w:t>
      </w:r>
      <w:r w:rsidR="00806F65">
        <w:t xml:space="preserve"> primarily</w:t>
      </w:r>
      <w:r w:rsidR="007A37D8">
        <w:t xml:space="preserve"> a concern</w:t>
      </w:r>
      <w:r w:rsidR="00806F65">
        <w:t xml:space="preserve"> in lower flux ground waters that are </w:t>
      </w:r>
      <w:r w:rsidR="00D60F6C">
        <w:t>liberated</w:t>
      </w:r>
      <w:r w:rsidR="00806F65">
        <w:t xml:space="preserve"> from deep formations </w:t>
      </w:r>
      <w:r w:rsidR="00F63FA8">
        <w:t>by anthropogenic</w:t>
      </w:r>
      <w:r w:rsidR="00806F65">
        <w:t xml:space="preserve"> processes such as hydrocarbon extraction or uranium mining</w:t>
      </w:r>
      <w:r w:rsidR="00D60F6C">
        <w:t>. Hydraulic fracturing</w:t>
      </w:r>
      <w:r w:rsidR="00F63FA8">
        <w:t>,</w:t>
      </w:r>
      <w:r w:rsidR="00D60F6C">
        <w:t xml:space="preserve"> </w:t>
      </w:r>
      <w:r w:rsidR="004921B2">
        <w:t>in particular</w:t>
      </w:r>
      <w:r w:rsidR="00F63FA8">
        <w:t>,</w:t>
      </w:r>
      <w:r w:rsidR="004921B2">
        <w:t xml:space="preserve"> </w:t>
      </w:r>
      <w:r w:rsidR="00D60F6C">
        <w:t>has recently raised some concerns due to the elevated presence of radium in produced waters, with concentrations in exce</w:t>
      </w:r>
      <w:r w:rsidR="00F563F7">
        <w:t>ss of 120 Bq/L</w:t>
      </w:r>
      <w:r w:rsidR="00D91CB2">
        <w:t xml:space="preserve"> </w:t>
      </w:r>
      <w:r w:rsidR="00D91CB2">
        <w:fldChar w:fldCharType="begin" w:fldLock="1"/>
      </w:r>
      <w:r w:rsidR="00C12AA1">
        <w:instrText>ADDIN CSL_CITATION { "citationItems" : [ { "id" : "ITEM-1", "itemData" : { "DOI" : "10.1021/es304638h", "ISSN" : "1520-5851", "PMID" : "23425120", "abstract" : "The exponential increase in fossil energy production from Devonian-age shale in the Northeastern United States has highlighted the management challenges for produced waters from hydraulically fractured wells. Confounding these challenges is a scant availability of critical water quality parameters for this wastewater. Chemical analyses of 160 flowback and produced water samples collected from hydraulically fractured Marcellus Shale gas wells in Pennsylvania were correlated with spatial and temporal information to reveal underlying trends. Chloride was used as a reference for the comparison as its concentration varies with time of contact with the shale. Most major cations (i.e., Ca, Mg, Sr) were well-correlated with chloride concentration while barium exhibited strong influence of geographic location (i.e., higher levels in the northeast than in southwest). Comparisons against brines from adjacent formations provide insight into the origin of salinity in produced waters from Marcellus Shale. Major cations exhibited variations that cannot be explained by simple dilution of existing formation brine with the fracturing fluid, especially during the early flowback water production when the composition of the fracturing fluid and solid-liquid interactions influence the quality of the produced water. Water quality analysis in this study may help guide water management strategies for development of unconventional gas resources.", "author" : [ { "dropping-particle" : "", "family" : "Barbot", "given" : "Elise", "non-dropping-particle" : "", "parse-names" : false, "suffix" : "" }, { "dropping-particle" : "", "family" : "Vidic", "given" : "Natasa S", "non-dropping-particle" : "", "parse-names" : false, "suffix" : "" }, { "dropping-particle" : "", "family" : "Gregory", "given" : "Kelvin B.", "non-dropping-particle" : "", "parse-names" : false, "suffix" : "" }, { "dropping-particle" : "", "family" : "Vidic", "given" : "Radisav D.", "non-dropping-particle" : "", "parse-names" : false, "suffix" : "" } ], "container-title" : "Environmental science &amp; technology", "id" : "ITEM-1", "issue" : "6", "issued" : { "date-parts" : [ [ "2013", "3", "19" ] ] }, "page" : "2562-9", "title" : "Spatial and temporal correlation of water quality parameters of produced waters from devonian-age shale following hydraulic fracturing.", "type" : "article-journal", "volume" : "47" }, "uris" : [ "http://www.mendeley.com/documents/?uuid=e0bb92ec-8778-49a1-a673-a81586ec4cb5" ] } ], "mendeley" : { "formattedCitation" : "(Barbot, Vidic, Gregory, &amp; Vidic, 2013)", "plainTextFormattedCitation" : "(Barbot, Vidic, Gregory, &amp; Vidic, 2013)", "previouslyFormattedCitation" : "(Barbot, Vidic, Gregory, &amp; Vidic, 2013)" }, "properties" : { "noteIndex" : 0 }, "schema" : "https://github.com/citation-style-language/schema/raw/master/csl-citation.json" }</w:instrText>
      </w:r>
      <w:r w:rsidR="00D91CB2">
        <w:fldChar w:fldCharType="separate"/>
      </w:r>
      <w:r w:rsidR="00D91CB2" w:rsidRPr="00D91CB2">
        <w:rPr>
          <w:noProof/>
        </w:rPr>
        <w:t>(Barbot, Vidic, Gregory, &amp; Vidic, 2013)</w:t>
      </w:r>
      <w:r w:rsidR="00D91CB2">
        <w:fldChar w:fldCharType="end"/>
      </w:r>
      <w:r w:rsidR="004921B2">
        <w:t xml:space="preserve">. </w:t>
      </w:r>
      <w:r w:rsidR="00923445">
        <w:t>Improper storage or handling of the wastes could result in radium contamination of groundwater, posing a radiolog</w:t>
      </w:r>
      <w:r w:rsidR="00034293">
        <w:t>ical risk to local populations.</w:t>
      </w:r>
      <w:r w:rsidR="0026589E">
        <w:t xml:space="preserve"> An understanding of how radium would migrate under these scenarios is important during planning for hydraulic fracturing operations.</w:t>
      </w:r>
    </w:p>
    <w:p w14:paraId="011534BA" w14:textId="3193F145" w:rsidR="004921B2" w:rsidRDefault="00034293" w:rsidP="00B53860">
      <w:pPr>
        <w:spacing w:line="360" w:lineRule="auto"/>
        <w:ind w:firstLine="720"/>
      </w:pPr>
      <w:r>
        <w:t>In parallel</w:t>
      </w:r>
      <w:r w:rsidR="007A37D8">
        <w:t xml:space="preserve"> to these risks</w:t>
      </w:r>
      <w:r w:rsidR="00AD1D21">
        <w:t>, the radium isotope</w:t>
      </w:r>
      <w:r w:rsidR="004921B2">
        <w:t>s also have been leveraged as naturally occurring environmental tracers. The primary example uses a mass balance of radium isotopes</w:t>
      </w:r>
      <w:r w:rsidR="00AD1D21">
        <w:t xml:space="preserve"> in estuarine and near s</w:t>
      </w:r>
      <w:r w:rsidR="004921B2">
        <w:t>hore systems</w:t>
      </w:r>
      <w:r w:rsidR="00AD1D21">
        <w:t xml:space="preserve"> to provide estimates of subterranean groundwater di</w:t>
      </w:r>
      <w:r w:rsidR="004921B2">
        <w:t xml:space="preserve">scharge (SGD). The method constructs a simple conservative mixing model of local groundwater containing naturally occurring radium isotopes to reach a desired off shore end member </w:t>
      </w:r>
      <w:r w:rsidR="004921B2">
        <w:fldChar w:fldCharType="begin" w:fldLock="1"/>
      </w:r>
      <w:r w:rsidR="00D91CB2">
        <w:instrText>ADDIN CSL_CITATION { "citationItems" : [ { "id" : "ITEM-1", "itemData" : { "DOI" : "10.1023/B:BIOG.0000006065.77764.a0", "ISSN" : "01682563", "abstract" : "This paper reports the results derived from radium isotopes of a submarine groundwater discharge (SGD) intercomparison in the northeast Gulf of Mexico. Radium isotope samples were collected from seepage meters, piezometers, and surface and deep ocean waters. Samples collected within the near-shore SGD experimental area were highly enriched in all four radium isotopes; offshore samples were selectively enriched. Samples collected from seepage meters were about a factor of 2 - 3 higher in radium activity compared to the overlying waters. Samples from piezometers, which sampled 1 - 4 meters below the sea bed were 1 - 2 orders of magnitude higher in radium isotopes than surface waters. The two long-lived Ra isotopes, Ra-228 and Ra-226, provide convincing evidence that there are two sources of SGD to the study area: shallow seepage from the surficial aquifer and input from a deeper aquifer. A three end-member mixing model can describe the Ra distribution in these samples. The short-lived radium isotopes, Ra-223 and Ra-224, were used to establish mixing rates for the near-shore study area. Mixing was retarded within 3 km of shore due to a strong salinity gradient. The product of the mixing rate and the offshore 226Ra gradient established the 226Ra flux. This flux must be balanced by Ra input from SGD. The flux of SGD within 200 m of shore based on the Ra-226 budget was 1.5 m(3) min(-1). This flux agreed well with other estimates based on seepage meters and Rn-222.", "author" : [ { "dropping-particle" : "", "family" : "Moore", "given" : "Willard S.", "non-dropping-particle" : "", "parse-names" : false, "suffix" : "" } ], "container-title" : "Biogeochemistry", "id" : "ITEM-1", "issue" : "1", "issued" : { "date-parts" : [ [ "2003" ] ] }, "page" : "75-93", "title" : "Sources and fluxes of submarine groundwater discharge delineated by radium isotopes", "type" : "article-journal", "volume" : "66" }, "uris" : [ "http://www.mendeley.com/documents/?uuid=a6922979-4a8d-4686-ac51-d86068e5a44a" ] } ], "mendeley" : { "formattedCitation" : "(Moore, 2003)", "plainTextFormattedCitation" : "(Moore, 2003)", "previouslyFormattedCitation" : "(Moore, 2003)" }, "properties" : { "noteIndex" : 0 }, "schema" : "https://github.com/citation-style-language/schema/raw/master/csl-citation.json" }</w:instrText>
      </w:r>
      <w:r w:rsidR="004921B2">
        <w:fldChar w:fldCharType="separate"/>
      </w:r>
      <w:r w:rsidR="00F63FA8" w:rsidRPr="00F63FA8">
        <w:rPr>
          <w:noProof/>
        </w:rPr>
        <w:t>(Moore, 2003)</w:t>
      </w:r>
      <w:r w:rsidR="004921B2">
        <w:fldChar w:fldCharType="end"/>
      </w:r>
      <w:r w:rsidR="004921B2">
        <w:t>. While many of the predictions of this model have matched well with other methods, it is not able to resolve groundwater behavi</w:t>
      </w:r>
      <w:r w:rsidR="00D34445">
        <w:t xml:space="preserve">or within the estuarine systems. </w:t>
      </w:r>
      <w:r w:rsidR="007A37D8">
        <w:t>This difficulty arises from</w:t>
      </w:r>
      <w:r w:rsidR="00D34445">
        <w:t xml:space="preserve"> the assumption of conservative behavior that is assumed in the near shore system,</w:t>
      </w:r>
      <w:r w:rsidR="007A37D8">
        <w:t xml:space="preserve"> since </w:t>
      </w:r>
      <w:r w:rsidR="004921B2">
        <w:t>radium isotopes are retarded by the presence of iron</w:t>
      </w:r>
      <w:r w:rsidR="00464DB5">
        <w:t xml:space="preserve"> and manganese oxides</w:t>
      </w:r>
      <w:r w:rsidR="007A37D8">
        <w:t xml:space="preserve"> in estuarine aquifers</w:t>
      </w:r>
      <w:r w:rsidR="00464DB5">
        <w:t xml:space="preserve"> </w:t>
      </w:r>
      <w:r w:rsidR="00464DB5">
        <w:fldChar w:fldCharType="begin" w:fldLock="1"/>
      </w:r>
      <w:r w:rsidR="00D91CB2">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Gonneea, Morris, Dulaiova, &amp; Charette, 2008)", "plainTextFormattedCitation" : "(Gonneea, Morris, Dulaiova, &amp; Charette, 2008)", "previouslyFormattedCitation" : "(Gonneea, Morris, Dulaiova, &amp; Charette, 2008)" }, "properties" : { "noteIndex" : 0 }, "schema" : "https://github.com/citation-style-language/schema/raw/master/csl-citation.json" }</w:instrText>
      </w:r>
      <w:r w:rsidR="00464DB5">
        <w:fldChar w:fldCharType="separate"/>
      </w:r>
      <w:r w:rsidR="00F63FA8" w:rsidRPr="00F63FA8">
        <w:rPr>
          <w:noProof/>
        </w:rPr>
        <w:t>(Gonneea, Morris, Dulaiova, &amp; Charette, 2008)</w:t>
      </w:r>
      <w:r w:rsidR="00464DB5">
        <w:fldChar w:fldCharType="end"/>
      </w:r>
      <w:r w:rsidR="004921B2">
        <w:t>.</w:t>
      </w:r>
      <w:r w:rsidR="00D34445">
        <w:t xml:space="preserve"> These systems </w:t>
      </w:r>
      <w:r w:rsidR="004921B2">
        <w:t>experience rapid changes in solution salinity, pH, and redox state</w:t>
      </w:r>
      <w:r w:rsidR="00D34445">
        <w:t>, making radium transport through them more complicated</w:t>
      </w:r>
      <w:r w:rsidR="004921B2">
        <w:t>.</w:t>
      </w:r>
      <w:r w:rsidR="00D34445">
        <w:t xml:space="preserve"> Indeed, variations of radium release from estuarine groundwater has already been observed </w:t>
      </w:r>
      <w:r w:rsidR="00D34445">
        <w:fldChar w:fldCharType="begin" w:fldLock="1"/>
      </w:r>
      <w:r w:rsidR="009934C3">
        <w:instrText>ADDIN CSL_CITATION { "citationItems" : [ { "id" : "ITEM-1", "itemData" : { "DOI" : "10.1016/j.ecss.2015.06.005", "ISSN" : "02727714", "author" : [ { "dropping-particle" : "", "family" : "Hughes", "given" : "Andrea L.H.", "non-dropping-particle" : "", "parse-names" : false, "suffix" : "" }, { "dropping-particle" : "", "family" : "Wilson", "given" : "Alicia M", "non-dropping-particle" : "", "parse-names" : false, "suffix" : "" }, { "dropping-particle" : "", "family" : "Moore", "given" : "Willard S", "non-dropping-particle" : "", "parse-names" : false, "suffix" : "" } ], "container-title" : "Estuarine, Coastal and Shelf Science", "id" : "ITEM-1", "issued" : { "date-parts" : [ [ "2015", "10" ] ] }, "page" : "94-104", "title" : "Groundwater transport and radium variability in coastal porewaters", "type" : "article-journal", "volume" : "164" }, "uris" : [ "http://www.mendeley.com/documents/?uuid=f0b05542-0c22-406f-9ac5-f621a17a60a3" ] } ], "mendeley" : { "formattedCitation" : "(Hughes, Wilson, &amp; Moore, 2015)", "plainTextFormattedCitation" : "(Hughes, Wilson, &amp; Moore, 2015)", "previouslyFormattedCitation" : "(Hughes, Wilson, &amp; Moore, 2015)" }, "properties" : { "noteIndex" : 0 }, "schema" : "https://github.com/citation-style-language/schema/raw/master/csl-citation.json" }</w:instrText>
      </w:r>
      <w:r w:rsidR="00D34445">
        <w:fldChar w:fldCharType="separate"/>
      </w:r>
      <w:r w:rsidR="00D34445" w:rsidRPr="00D34445">
        <w:rPr>
          <w:noProof/>
        </w:rPr>
        <w:t>(Hughes, Wilson, &amp; Moore, 2015)</w:t>
      </w:r>
      <w:r w:rsidR="00D34445">
        <w:fldChar w:fldCharType="end"/>
      </w:r>
      <w:r w:rsidR="00D34445">
        <w:t>.</w:t>
      </w:r>
      <w:r w:rsidR="004921B2">
        <w:t xml:space="preserve"> </w:t>
      </w:r>
      <w:r w:rsidR="00D91CB2">
        <w:t>Aside from a natural groundwater tracer</w:t>
      </w:r>
      <w:r w:rsidR="00F63FA8">
        <w:t>, radium has also been identified as a</w:t>
      </w:r>
      <w:r w:rsidR="00D91CB2">
        <w:t xml:space="preserve"> possible</w:t>
      </w:r>
      <w:r w:rsidR="00F63FA8">
        <w:t xml:space="preserve"> </w:t>
      </w:r>
      <w:r w:rsidR="00D91CB2">
        <w:t xml:space="preserve">marker for historic spills associated with hydrocarbon extraction </w:t>
      </w:r>
      <w:r w:rsidR="00D91CB2">
        <w:fldChar w:fldCharType="begin" w:fldLock="1"/>
      </w:r>
      <w:r w:rsidR="00D91CB2">
        <w:instrText>ADDIN CSL_CITATION { "citationItems" : [ { "id" : "ITEM-1",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1",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Lauer &amp; Vengosh, 2016)", "plainTextFormattedCitation" : "(Lauer &amp; Vengosh, 2016)", "previouslyFormattedCitation" : "(Lauer &amp; Vengosh, 2016)" }, "properties" : { "noteIndex" : 0 }, "schema" : "https://github.com/citation-style-language/schema/raw/master/csl-citation.json" }</w:instrText>
      </w:r>
      <w:r w:rsidR="00D91CB2">
        <w:fldChar w:fldCharType="separate"/>
      </w:r>
      <w:r w:rsidR="00D91CB2" w:rsidRPr="00D91CB2">
        <w:rPr>
          <w:noProof/>
        </w:rPr>
        <w:t>(Lauer &amp; Vengosh, 2016)</w:t>
      </w:r>
      <w:r w:rsidR="00D91CB2">
        <w:fldChar w:fldCharType="end"/>
      </w:r>
      <w:r w:rsidR="00D91CB2">
        <w:t xml:space="preserve">. This is possible because the radium isotopic signature of many shales differs significantly from that of local shallow groundwater </w:t>
      </w:r>
      <w:r w:rsidR="00D91CB2">
        <w:fldChar w:fldCharType="begin" w:fldLock="1"/>
      </w:r>
      <w:r w:rsidR="00C12AA1">
        <w:instrText>ADDIN CSL_CITATION { "citationItems" : [ { "id" : "ITEM-1", "itemData" : { "DOI" : "10.1021/es402165b", "ISBN" : "1520-5851 (Electronic)\\r0013-936X (Linking)", "ISSN" : "0013936X", "PMID" : "24087919", "abstract" : "The safe disposal of liquid wastes associated with oil and gas production in the United States is a major challenge given their large volumes and typically high levels of contaminants. In Pennsylvania, oil and gas wastewater is sometimes treated at brine treatment facilities and discharged to local streams. This study examined the water quality and isotopic compositions of discharged effluents, surface waters, and stream sediments associated with a treatment facility site in western Pennsylvania. The elevated levels of chloride and bromide, combined with the strontium, radium, oxygen, and hydrogen isotopic compositions of the effluents reflect the composition of Marcellus Shale produced waters. The discharge of the effluent from the treatment facility increased downstream concentrations of chloride and bromide above background levels. Barium and radium were substantially (&gt;90%) reduced in the treated effluents compared to concentrations in Marcellus Shale produced waters. Nonetheless, (226)Ra levels in stream sediments (544-8759 Bq/kg) at the point of discharge were ~200 times greater than upstream and background sediments (22-44 Bq/kg) and above radioactive waste disposal threshold regulations, posing potential environmental risks of radium bioaccumulation in localized areas of shale gas wastewater disposal.", "author" : [ { "dropping-particle" : "", "family" : "Warner", "given" : "Nathaniel R.", "non-dropping-particle" : "", "parse-names" : false, "suffix" : "" }, { "dropping-particle" : "", "family" : "Christie", "given" : "Cidney a.", "non-dropping-particle" : "", "parse-names" : false, "suffix" : "" }, { "dropping-particle" : "", "family" : "Jackson", "given" : "Robert B.", "non-dropping-particle" : "", "parse-names" : false, "suffix" : "" }, { "dropping-particle" : "", "family" : "Vengosh", "given" : "Avner", "non-dropping-particle" : "", "parse-names" : false, "suffix" : "" } ], "container-title" : "Environmental Science and Technology", "id" : "ITEM-1", "issued" : { "date-parts" : [ [ "2013" ] ] }, "page" : "11849-11857", "title" : "Impacts of shale gas wastewater disposal on water quality in Western Pennsylvania", "type" : "article-journal", "volume" : "47" }, "uris" : [ "http://www.mendeley.com/documents/?uuid=ea81c248-6125-4f20-ab46-74a939e10564" ] } ], "mendeley" : { "formattedCitation" : "(Warner, Christie, Jackson, &amp; Vengosh, 2013)", "plainTextFormattedCitation" : "(Warner, Christie, Jackson, &amp; Vengosh, 2013)", "previouslyFormattedCitation" : "(Warner, Christie, Jackson, &amp; Vengosh, 2013)" }, "properties" : { "noteIndex" : 0 }, "schema" : "https://github.com/citation-style-language/schema/raw/master/csl-citation.json" }</w:instrText>
      </w:r>
      <w:r w:rsidR="00D91CB2">
        <w:fldChar w:fldCharType="separate"/>
      </w:r>
      <w:r w:rsidR="00D91CB2" w:rsidRPr="00D91CB2">
        <w:rPr>
          <w:noProof/>
        </w:rPr>
        <w:t>(Warner, Christie, Jackson, &amp; Vengosh, 2013)</w:t>
      </w:r>
      <w:r w:rsidR="00D91CB2">
        <w:fldChar w:fldCharType="end"/>
      </w:r>
      <w:r w:rsidR="004921B2">
        <w:t>.</w:t>
      </w:r>
      <w:r w:rsidR="00210C4A">
        <w:t xml:space="preserve"> Making full</w:t>
      </w:r>
      <w:r w:rsidR="00D34445">
        <w:t xml:space="preserve"> use radium as a tracer in both of these scenarios</w:t>
      </w:r>
      <w:r w:rsidR="009934C3">
        <w:t xml:space="preserve"> demands</w:t>
      </w:r>
      <w:r w:rsidR="009B463F">
        <w:t xml:space="preserve"> a</w:t>
      </w:r>
      <w:r w:rsidR="00210C4A">
        <w:t xml:space="preserve"> careful accounting of the critical processes controlling transport.</w:t>
      </w:r>
      <w:r w:rsidR="009934C3">
        <w:t xml:space="preserve"> </w:t>
      </w:r>
    </w:p>
    <w:p w14:paraId="259482F6" w14:textId="0B779DD1" w:rsidR="00505D1A" w:rsidRDefault="00AD1D21" w:rsidP="00B53860">
      <w:pPr>
        <w:spacing w:line="360" w:lineRule="auto"/>
      </w:pPr>
      <w:r>
        <w:lastRenderedPageBreak/>
        <w:tab/>
        <w:t>Radium isotope transport is dominated by advection and diffusion, where specific mineral phases</w:t>
      </w:r>
      <w:r w:rsidR="00BC00AE">
        <w:t xml:space="preserve"> control the aqueous radium concentration through sorption</w:t>
      </w:r>
      <w:r>
        <w:t xml:space="preserve">. </w:t>
      </w:r>
      <w:r w:rsidR="00642DB1">
        <w:t>Radium weakly forms complexes with carbonate and sulfate</w:t>
      </w:r>
      <w:r w:rsidR="00BC00AE">
        <w:t xml:space="preserve"> ions</w:t>
      </w:r>
      <w:r w:rsidR="00642DB1">
        <w:t xml:space="preserve"> at pH values greater than 9</w:t>
      </w:r>
      <w:r w:rsidR="00C12AA1">
        <w:t xml:space="preserve">, but is </w:t>
      </w:r>
      <w:r w:rsidR="009934C3">
        <w:t xml:space="preserve">free radium for </w:t>
      </w:r>
      <w:r w:rsidR="00BC00AE">
        <w:t xml:space="preserve">most </w:t>
      </w:r>
      <w:r w:rsidR="00C12AA1">
        <w:t xml:space="preserve">environmental conditions </w:t>
      </w:r>
      <w:r w:rsidR="00C12AA1">
        <w:fldChar w:fldCharType="begin" w:fldLock="1"/>
      </w:r>
      <w:r w:rsidR="00C12AA1">
        <w:instrText>ADDIN CSL_CITATION { "citationItems" : [ { "id" : "ITEM-1", "itemData" : { "DOI" : "10.1016/j.apgeochem.2014.12.017", "ISSN" : "08832927", "abstract" : "The thermodynamic database ThermoChimie is developed to meet the needs of performance assessment of radioactive waste disposals, particularly in the context of the Cig??o project (www.cig??o.com). To this purpose, the selection of thermodynamic data on radionuclides and chemotoxic elements has been subject to special attention. The aim of this publication is to present the methodology used in the selection of data on radiological and chemical pollutants in the disposal context for ThermoChimie. Data on radionuclides have been selected in the range of conditions of interest for the French radioactive waste disposal concepts, under Callovo-Oxfordian and cementitious conditions. Temperatures up to the thermal peak of 90. ??C and high ionic strengths likely developed due to the degradation of certain ILW-LL waste packages are considered in the selection of thermodynamic data in ThermoChimie. The validity of the selected data is assessed with regard to experimental laboratory results as well as natural analogue systems. The selection of stability constants of aqueous species and solid compounds of radionuclides is based on literature review, dedicated experimental programs and estimation methods, leading to consistent data sets with associated uncertainties. The ThermoChimie database is presented as an efficient support to performance assessment, with traceable references and uncertainties for each datum. All the data are accessible under the public website www.thermochimie-tdb.com.", "author" : [ { "dropping-particle" : "", "family" : "Griv\u00e9", "given" : "Mireia", "non-dropping-particle" : "", "parse-names" : false, "suffix" : "" }, { "dropping-particle" : "", "family" : "Duro", "given" : "Lara", "non-dropping-particle" : "", "parse-names" : false, "suffix" : "" }, { "dropping-particle" : "", "family" : "Col\u00e0s", "given" : "Elisenda", "non-dropping-particle" : "", "parse-names" : false, "suffix" : "" }, { "dropping-particle" : "", "family" : "Giffaut", "given" : "Eric", "non-dropping-particle" : "", "parse-names" : false, "suffix" : "" } ], "container-title" : "Applied Geochemistry", "id" : "ITEM-1", "issued" : { "date-parts" : [ [ "2015", "4" ] ] }, "page" : "85-94", "title" : "Thermodynamic data selection applied to radionuclides and chemotoxic elements: An overview of the ThermoChimie-TDB", "type" : "article-journal", "volume" : "55" }, "uris" : [ "http://www.mendeley.com/documents/?uuid=193ac46d-e6a9-42e0-9fad-e6700a819ef1" ] } ], "mendeley" : { "formattedCitation" : "(Griv\u00e9, Duro, Col\u00e0s, &amp; Giffaut, 2015)", "plainTextFormattedCitation" : "(Griv\u00e9, Duro, Col\u00e0s, &amp; Giffaut, 2015)", "previouslyFormattedCitation" : "(Griv\u00e9, Duro, Col\u00e0s, &amp; Giffaut, 2015)" }, "properties" : { "noteIndex" : 0 }, "schema" : "https://github.com/citation-style-language/schema/raw/master/csl-citation.json" }</w:instrText>
      </w:r>
      <w:r w:rsidR="00C12AA1">
        <w:fldChar w:fldCharType="separate"/>
      </w:r>
      <w:r w:rsidR="00C12AA1" w:rsidRPr="00C12AA1">
        <w:rPr>
          <w:noProof/>
        </w:rPr>
        <w:t>(Grivé, Duro, Colàs, &amp; Giffaut, 2015)</w:t>
      </w:r>
      <w:r w:rsidR="00C12AA1">
        <w:fldChar w:fldCharType="end"/>
      </w:r>
      <w:r w:rsidR="004E325D">
        <w:t>.</w:t>
      </w:r>
      <w:r w:rsidR="00C12AA1">
        <w:t xml:space="preserve"> </w:t>
      </w:r>
      <w:r w:rsidR="004E325D">
        <w:t>Previous work</w:t>
      </w:r>
      <w:r w:rsidR="00C12AA1">
        <w:t xml:space="preserve"> has</w:t>
      </w:r>
      <w:r w:rsidR="004E325D">
        <w:t xml:space="preserve"> </w:t>
      </w:r>
      <w:r w:rsidR="00BC00AE">
        <w:t>studied</w:t>
      </w:r>
      <w:r>
        <w:t xml:space="preserve"> sorption </w:t>
      </w:r>
      <w:r w:rsidR="004E325D">
        <w:t>by measuring</w:t>
      </w:r>
      <w:r w:rsidR="00C12AA1">
        <w:t xml:space="preserve"> and comparing</w:t>
      </w:r>
      <w:r>
        <w:t xml:space="preserve"> </w:t>
      </w:r>
      <w:r w:rsidR="00C12AA1">
        <w:t xml:space="preserve">distribution </w:t>
      </w:r>
      <w:r>
        <w:t>coefficients, Kd</w:t>
      </w:r>
      <w:r w:rsidR="00BC00AE">
        <w:t>, finding that iron and manganese oxides dominate radium retention</w:t>
      </w:r>
      <w:r>
        <w:t xml:space="preserve"> </w:t>
      </w:r>
      <w:r w:rsidR="00C12AA1">
        <w:fldChar w:fldCharType="begin" w:fldLock="1"/>
      </w:r>
      <w:r w:rsidR="006B7DCE">
        <w:instrText>ADDIN CSL_CITATION { "citationItems" : [ { "id" : "ITEM-1", "itemData" : { "DOI" : "10.1007/BF02037050", "ISSN" : "0236-5731", "author" : [ { "dropping-particle" : "", "family" : "Bene\u0161", "given" : "P.", "non-dropping-particle" : "", "parse-names" : false, "suffix" : "" }, { "dropping-particle" : "", "family" : "Strejc", "given" : "P", "non-dropping-particle" : "", "parse-names" : false, "suffix" : "" }, { "dropping-particle" : "", "family" : "Lukavec", "given" : "Z", "non-dropping-particle" : "", "parse-names" : false, "suffix" : "" }, { "dropping-particle" : "", "family" : "Borovec", "given" : "Z.", "non-dropping-particle" : "", "parse-names" : false, "suffix" : "" } ], "container-title" : "Journal of Radioanalytical and Nuclear Chemistry Articles", "id" : "ITEM-1", "issue" : "2", "issued" : { "date-parts" : [ [ "1984", "5" ] ] }, "page" : "275-285", "title" : "Interaction of radium with freshwater sediments and their mineral components. I.", "type" : "article-journal", "volume" : "82" }, "uris" : [ "http://www.mendeley.com/documents/?uuid=7449d6e5-33bc-4fd9-9789-c2cd3db781da" ] }, { "id" : "ITEM-2", "itemData" : { "DOI" : "10.1051/radiopro:2005s1-042", "ISSN" : "0033-8451", "author" : [ { "dropping-particle" : "", "family" : "Bassot", "given" : "S", "non-dropping-particle" : "", "parse-names" : false, "suffix" : "" }, { "dropping-particle" : "", "family" : "Stammose", "given" : "D", "non-dropping-particle" : "", "parse-names" : false, "suffix" : "" }, { "dropping-particle" : "", "family" : "Benitah", "given" : "S", "non-dropping-particle" : "", "parse-names" : false, "suffix" : "" } ], "container-title" : "Radioprotection", "id" : "ITEM-2", "issued" : { "date-parts" : [ [ "2005", "6", "17" ] ] }, "page" : "S277-S283", "title" : "Radium behaviour during ferric oxi-hydroxides ageing", "type" : "article-journal", "volume" : "40" }, "uris" : [ "http://www.mendeley.com/documents/?uuid=69358466-d652-48eb-9137-5d5c4717ad10" ] }, { "id" : "ITEM-3",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3", "issue" : "2", "issued" : { "date-parts" : [ [ "1990" ] ] }, "page" : "237-248", "title" : "Adsorption-desorption studies on the 226Ra-hydrated metal oxide systems", "type" : "article-journal", "volume" : "24" }, "uris" : [ "http://www.mendeley.com/documents/?uuid=8d3a37d8-150e-4bbd-97db-914f10b8c56e" ] } ], "mendeley" : { "formattedCitation" : "(Bassot, Stammose, &amp; Benitah, 2005; Bene\u0161, Strejc, Lukavec, &amp; Borovec, 1984; Nirdosh, Trembley, &amp; Johnson, 1990)", "plainTextFormattedCitation" : "(Bassot, Stammose, &amp; Benitah, 2005; Bene\u0161, Strejc, Lukavec, &amp; Borovec, 1984; Nirdosh, Trembley, &amp; Johnson, 1990)", "previouslyFormattedCitation" : "(Bassot, Stammose, &amp; Benitah, 2005; Bene\u0161, Strejc, Lukavec, &amp; Borovec, 1984; Nirdosh, Trembley, &amp; Johnson, 1990)" }, "properties" : { "noteIndex" : 0 }, "schema" : "https://github.com/citation-style-language/schema/raw/master/csl-citation.json" }</w:instrText>
      </w:r>
      <w:r w:rsidR="00C12AA1">
        <w:fldChar w:fldCharType="separate"/>
      </w:r>
      <w:r w:rsidR="00B80292" w:rsidRPr="00B80292">
        <w:rPr>
          <w:noProof/>
        </w:rPr>
        <w:t>(Bassot, Stammose, &amp; Benitah, 2005; Beneš, Strejc, Lukavec, &amp; Borovec, 1984; Nirdosh, Trembley, &amp; Johnson, 1990)</w:t>
      </w:r>
      <w:r w:rsidR="00C12AA1">
        <w:fldChar w:fldCharType="end"/>
      </w:r>
      <w:r w:rsidR="00C12AA1">
        <w:t xml:space="preserve">. </w:t>
      </w:r>
      <w:r>
        <w:t>While a useful indicator for the extent of radium retention</w:t>
      </w:r>
      <w:r w:rsidR="00C12AA1">
        <w:t xml:space="preserve"> in a given system</w:t>
      </w:r>
      <w:r>
        <w:t xml:space="preserve">, these coefficients are primarily empirical and are not easily adapted to </w:t>
      </w:r>
      <w:r w:rsidR="00BC00AE">
        <w:t>dynamic systems or systems with differing mineral composition</w:t>
      </w:r>
      <w:r>
        <w:t>.</w:t>
      </w:r>
      <w:r w:rsidR="007F6638">
        <w:t xml:space="preserve"> </w:t>
      </w:r>
      <w:r w:rsidR="00F31B86">
        <w:t>As an example, a</w:t>
      </w:r>
      <w:r w:rsidR="007F6638">
        <w:t xml:space="preserve"> compilation of radium isotope K</w:t>
      </w:r>
      <w:r w:rsidR="007F6638" w:rsidRPr="00B80292">
        <w:rPr>
          <w:vertAlign w:val="subscript"/>
        </w:rPr>
        <w:t>d</w:t>
      </w:r>
      <w:r w:rsidR="007F6638">
        <w:t xml:space="preserve"> values saw significant variations in K</w:t>
      </w:r>
      <w:r w:rsidR="007F6638" w:rsidRPr="00B80292">
        <w:rPr>
          <w:vertAlign w:val="subscript"/>
        </w:rPr>
        <w:t>d</w:t>
      </w:r>
      <w:r w:rsidR="007F6638">
        <w:t xml:space="preserve"> for similar systems, even when only a synthetic iron oxide was considered</w:t>
      </w:r>
      <w:r w:rsidR="00D713C8">
        <w:t xml:space="preserve"> </w:t>
      </w:r>
      <w:r w:rsidR="00D713C8">
        <w:fldChar w:fldCharType="begin" w:fldLock="1"/>
      </w:r>
      <w:r w:rsidR="00D91CB2">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plainTextFormattedCitation" : "(Beck &amp; Cochran, 2013)", "previouslyFormattedCitation" : "(Beck &amp; Cochran, 2013)" }, "properties" : { "noteIndex" : 0 }, "schema" : "https://github.com/citation-style-language/schema/raw/master/csl-citation.json" }</w:instrText>
      </w:r>
      <w:r w:rsidR="00D713C8">
        <w:fldChar w:fldCharType="separate"/>
      </w:r>
      <w:r w:rsidR="00F63FA8" w:rsidRPr="00F63FA8">
        <w:rPr>
          <w:noProof/>
        </w:rPr>
        <w:t>(Beck &amp; Cochran, 2013)</w:t>
      </w:r>
      <w:r w:rsidR="00D713C8">
        <w:fldChar w:fldCharType="end"/>
      </w:r>
      <w:r w:rsidR="007F6638">
        <w:t>.</w:t>
      </w:r>
      <w:r w:rsidR="00BC00AE">
        <w:t xml:space="preserve"> </w:t>
      </w:r>
      <w:r w:rsidR="00F31B86">
        <w:t>M</w:t>
      </w:r>
      <w:r w:rsidR="009934C3">
        <w:t>ore recent work has modeled</w:t>
      </w:r>
      <w:r w:rsidR="00F31B86">
        <w:t xml:space="preserve"> data from radium sorption to ferrihydrite and goethite using a tetradentate binding site surface complexation model</w:t>
      </w:r>
      <w:r w:rsidR="009934C3">
        <w:t xml:space="preserve"> with good success</w:t>
      </w:r>
      <w:r w:rsidR="00F31B86">
        <w:t xml:space="preserve"> </w:t>
      </w:r>
      <w:r w:rsidR="00F31B86">
        <w:fldChar w:fldCharType="begin" w:fldLock="1"/>
      </w:r>
      <w:r w:rsidR="00B80292">
        <w:instrText>ADDIN CSL_CITATION { "citationItems" : [ { "id" : "ITEM-1",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mendeley" : { "formattedCitation" : "(Sajih et al., 2014a)", "plainTextFormattedCitation" : "(Sajih et al., 2014a)", "previouslyFormattedCitation" : "(Sajih et al., 2014a)" }, "properties" : { "noteIndex" : 0 }, "schema" : "https://github.com/citation-style-language/schema/raw/master/csl-citation.json" }</w:instrText>
      </w:r>
      <w:r w:rsidR="00F31B86">
        <w:fldChar w:fldCharType="separate"/>
      </w:r>
      <w:r w:rsidR="000C5422" w:rsidRPr="000C5422">
        <w:rPr>
          <w:noProof/>
        </w:rPr>
        <w:t>(Sajih et al., 2014a)</w:t>
      </w:r>
      <w:r w:rsidR="00F31B86">
        <w:fldChar w:fldCharType="end"/>
      </w:r>
      <w:r w:rsidR="009934C3">
        <w:t xml:space="preserve">. </w:t>
      </w:r>
      <w:r w:rsidR="00D36EF3">
        <w:t>The</w:t>
      </w:r>
      <w:r w:rsidR="009934C3">
        <w:t xml:space="preserve"> sorption of other group II ions to montmorillonites and other clay minerals is well studied </w:t>
      </w:r>
      <w:r w:rsidR="009934C3">
        <w:fldChar w:fldCharType="begin" w:fldLock="1"/>
      </w:r>
      <w:r w:rsidR="00503D9D">
        <w:instrText>ADDIN CSL_CITATION { "citationItems" : [ { "id" : "ITEM-1", "itemData" : { "DOI" : "10.1016/j.apradiso.2006.03.008", "ISSN" : "09698043", "author" : [ { "dropping-particle" : "", "family" : "Bas", "given" : "Elvan", "non-dropping-particle" : "", "parse-names" : false, "suffix" : "" } ], "id" : "ITEM-1", "issued" : { "date-parts" : [ [ "2006" ] ] }, "page" : "957-964", "title" : "Adsorption behavior of strontium on binary mineral mixtures of Montmorillonite and Kaolinite", "type" : "article-journal", "volume" : "64" }, "uris" : [ "http://www.mendeley.com/documents/?uuid=9f21171e-caf9-4867-af83-a8fbf864af91" ] } ], "mendeley" : { "formattedCitation" : "(Bas, 2006)", "plainTextFormattedCitation" : "(Bas, 2006)", "previouslyFormattedCitation" : "(Bas, 2006)" }, "properties" : { "noteIndex" : 0 }, "schema" : "https://github.com/citation-style-language/schema/raw/master/csl-citation.json" }</w:instrText>
      </w:r>
      <w:r w:rsidR="009934C3">
        <w:fldChar w:fldCharType="separate"/>
      </w:r>
      <w:r w:rsidR="009934C3" w:rsidRPr="009934C3">
        <w:rPr>
          <w:noProof/>
        </w:rPr>
        <w:t>(Bas, 2006)</w:t>
      </w:r>
      <w:r w:rsidR="009934C3">
        <w:fldChar w:fldCharType="end"/>
      </w:r>
      <w:r w:rsidR="009934C3">
        <w:t>,</w:t>
      </w:r>
      <w:r w:rsidR="00D36EF3">
        <w:t xml:space="preserve"> but</w:t>
      </w:r>
      <w:r w:rsidR="009934C3">
        <w:t xml:space="preserve"> there is only a limited data set fo</w:t>
      </w:r>
      <w:r w:rsidR="00503D9D">
        <w:t xml:space="preserve">r radium sorption </w:t>
      </w:r>
      <w:r w:rsidR="00503D9D">
        <w:fldChar w:fldCharType="begin" w:fldLock="1"/>
      </w:r>
      <w:r w:rsidR="0005341D">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Tamamura et al., 2013)", "plainTextFormattedCitation" : "(Tamamura et al., 2013)", "previouslyFormattedCitation" : "(Tamamura et al., 2013)" }, "properties" : { "noteIndex" : 0 }, "schema" : "https://github.com/citation-style-language/schema/raw/master/csl-citation.json" }</w:instrText>
      </w:r>
      <w:r w:rsidR="00503D9D">
        <w:fldChar w:fldCharType="separate"/>
      </w:r>
      <w:r w:rsidR="00503D9D" w:rsidRPr="00503D9D">
        <w:rPr>
          <w:noProof/>
        </w:rPr>
        <w:t>(Tamamura et al., 2013)</w:t>
      </w:r>
      <w:r w:rsidR="00503D9D">
        <w:fldChar w:fldCharType="end"/>
      </w:r>
      <w:r w:rsidR="00503D9D">
        <w:t>. Lastly, there is very little data examining the sorption of radium to reduced minerals that form during natural cycling of certain groundwaters. Understanding the full suite of minerals controlling radium transport will be key in predicting its behavior.</w:t>
      </w:r>
    </w:p>
    <w:p w14:paraId="1B6D9479" w14:textId="6B01BC9E" w:rsidR="00400EB6" w:rsidRDefault="00400EB6" w:rsidP="00B53860">
      <w:pPr>
        <w:spacing w:line="360" w:lineRule="auto"/>
      </w:pPr>
      <w:r>
        <w:tab/>
        <w:t xml:space="preserve">The literature contains a limited set of data studying radium sorption to most minerals, with radiotoxicity often cited as the reason for these limitations </w:t>
      </w:r>
      <w:r>
        <w:fldChar w:fldCharType="begin" w:fldLock="1"/>
      </w:r>
      <w:r w:rsidR="00B80292">
        <w:instrText>ADDIN CSL_CITATION { "citationItems" : [ { "id" : "ITEM-1",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mendeley" : { "formattedCitation" : "(Sajih et al., 2014a)", "plainTextFormattedCitation" : "(Sajih et al., 2014a)", "previouslyFormattedCitation" : "(Sajih et al., 2014a)" }, "properties" : { "noteIndex" : 0 }, "schema" : "https://github.com/citation-style-language/schema/raw/master/csl-citation.json" }</w:instrText>
      </w:r>
      <w:r>
        <w:fldChar w:fldCharType="separate"/>
      </w:r>
      <w:r w:rsidRPr="000C5422">
        <w:rPr>
          <w:noProof/>
        </w:rPr>
        <w:t>(Sajih et al., 2014a)</w:t>
      </w:r>
      <w:r>
        <w:fldChar w:fldCharType="end"/>
      </w:r>
      <w:r>
        <w:t xml:space="preserve">. A popular technique for circumventing these hazards is the use of analog compounds, which share some of the same chemical characteristics as radium, but present fewer human health hazards. Barium, which is in the same family as radium, has been considered and cited as an analog for radium in the environment </w:t>
      </w:r>
      <w:r>
        <w:fldChar w:fldCharType="begin" w:fldLock="1"/>
      </w:r>
      <w:r>
        <w:instrText>ADDIN CSL_CITATION { "citationItems" : [ { "id" : "ITEM-1",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1", "issue" : "3", "issued" : { "date-parts" : [ [ "2001" ] ] }, "page" : "239-249", "title" : "Adsorption of barium(II) on montmorillonite: An EXAFS study", "type" : "article-journal", "volume" : "190" }, "uris" : [ "http://www.mendeley.com/documents/?uuid=8ef71975-a5ff-4ee0-973e-99061019d257" ] } ], "mendeley" : { "formattedCitation" : "(P. C. Zhang et al., 2001)", "plainTextFormattedCitation" : "(P. C. Zhang et al., 2001)", "previouslyFormattedCitation" : "(P. C. Zhang et al., 2001)" }, "properties" : { "noteIndex" : 0 }, "schema" : "https://github.com/citation-style-language/schema/raw/master/csl-citation.json" }</w:instrText>
      </w:r>
      <w:r>
        <w:fldChar w:fldCharType="separate"/>
      </w:r>
      <w:r w:rsidRPr="002D52AD">
        <w:rPr>
          <w:noProof/>
        </w:rPr>
        <w:t>(P. C. Zhang et al., 2001)</w:t>
      </w:r>
      <w:r>
        <w:fldChar w:fldCharType="end"/>
      </w:r>
      <w:r>
        <w:t xml:space="preserve">. Barium has been used to remove radium from produced waters from hydraulic fracturing, as the chemicals will coprecipitate in the presence of sulfate, and have relatively similar solubility products </w:t>
      </w:r>
      <w:r>
        <w:fldChar w:fldCharType="begin" w:fldLock="1"/>
      </w:r>
      <w:r>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T. Zhang, Gregory, Hammack, &amp; Vidic, 2014)", "plainTextFormattedCitation" : "(T. Zhang, Gregory, Hammack, &amp; Vidic, 2014)", "previouslyFormattedCitation" : "(T. Zhang, Gregory, Hammack, &amp; Vidic, 2014)" }, "properties" : { "noteIndex" : 0 }, "schema" : "https://github.com/citation-style-language/schema/raw/master/csl-citation.json" }</w:instrText>
      </w:r>
      <w:r>
        <w:fldChar w:fldCharType="separate"/>
      </w:r>
      <w:r w:rsidRPr="00C2009C">
        <w:rPr>
          <w:noProof/>
        </w:rPr>
        <w:t>(T. Zhang, Gregory, Hammack, &amp; Vidic, 2014)</w:t>
      </w:r>
      <w:r>
        <w:fldChar w:fldCharType="end"/>
      </w:r>
      <w:r>
        <w:t xml:space="preserve">, suggesting this can be a valid approach, particularly when attempting experiments requiring a high loading of sorbate. Previous work compared radium and barium sorption for similar experimental conditions (though significantly higher barium loading), finding some similarities for ferrihydrite, but some differences for goethite. Another study compared radium and barium uptake of carbonate minerals, also finding distinct differences in sorption behavior </w:t>
      </w:r>
      <w:r>
        <w:fldChar w:fldCharType="begin" w:fldLock="1"/>
      </w:r>
      <w:r>
        <w:instrText>ADDIN CSL_CITATION { "citationItems" : [ { "id" : "ITEM-1", "itemData" : { "DOI" : "10.1016/j.apgeochem.2011.04.012", "ISBN" : "0883-2927", "ISSN" : "08832927", "abstract" : "Radium-226 is a naturally-occurring radioisotope with potentially significant radiological impact and whose environmental behaviour is of concern. The reactions of tracer (0.1-1. nM) dissolved Ra and its chemical analogue Ba with the surfaces of a range of carbonate minerals have been studied. All of the minerals react with Ra but, whereas calcite, dolomite, strontianite, rhodocrosite, ankerite and witherite all show increased uptake with increasing Ra concentration, suggesting a coprecipitation reaction (hence with phase formation limiting uptake), siderite, magnesite and ankerite show behaviour suggesting simple sorption (with decreasing uptake as Ra concentration increases, or with no dependence on [Ra]). Magnesite, in particular, has a low sorption capacity. Barium has been used at higher (0.1-1mM) concentrations to enable the use of surface analytical and imaging techniques in addition to bulk uptake measurements. Although the same eight carbonates were studied, measurable uptake occurs only on dolomite, magnesite and siderite. For siderite and magnesite, there is an approximately linear relationship between the increasing solid and solution phase Ba concentrations, suggesting a simple sorption process. Dolomite shows more complex behaviour suggesting simple sorption at the lowest concentrations and phase formation at higher concentrations (&gt;0.4mmolL-1). The latter observation is consistent with spectroscopic evidence for the formation of witherite. Surface analysis and imaging of the three carbonate substrates that react with Ba show a diversity of behaviour, partly as a result of using natural minerals in these experiments. Witherite is commonly formed as a surface precipitate although the presence of even trace SO42- leads to barite formation. The surface phases display a range of characteristic morphologies, and the surface structure has the effect of templating growth. The presence of even minor amounts of Fe (hydr)oxide phases as alteration products or precipitates on the carbonates is also important, since Ba has a strong affinity for these phases. \u00a9 2011 Elsevier Ltd.", "author" : [ { "dropping-particle" : "", "family" : "Jones", "given" : "Mark J.", "non-dropping-particle" : "", "parse-names" : false, "suffix" : "" }, { "dropping-particle" : "", "family" : "Butchins", "given" : "Laura J.", "non-dropping-particle" : "", "parse-names" : false, "suffix" : "" }, { "dropping-particle" : "", "family" : "Charnock", "given" : "John M.", "non-dropping-particle" : "", "parse-names" : false, "suffix" : "" }, { "dropping-particle" : "", "family" : "Pattrick", "given" : "Richard a D", "non-dropping-particle" : "", "parse-names" : false, "suffix" : "" }, { "dropping-particle" : "", "family" : "Small", "given" : "Joe S.", "non-dropping-particle" : "", "parse-names" : false, "suffix" : "" }, { "dropping-particle" : "", "family" : "Vaughan", "given" : "David J.", "non-dropping-particle" : "", "parse-names" : false, "suffix" : "" }, { "dropping-particle" : "", "family" : "Wincott", "given" : "Paul L.", "non-dropping-particle" : "", "parse-names" : false, "suffix" : "" }, { "dropping-particle" : "", "family" : "Livens", "given" : "Francis R.", "non-dropping-particle" : "", "parse-names" : false, "suffix" : "" } ], "container-title" : "Applied Geochemistry", "id" : "ITEM-1", "issue" : "7", "issued" : { "date-parts" : [ [ "2011" ] ] }, "page" : "1231-1238", "publisher" : "Elsevier Ltd", "title" : "Reactions of radium and barium with the surfaces of carbonate minerals", "type" : "article-journal", "volume" : "26" }, "uris" : [ "http://www.mendeley.com/documents/?uuid=f8e09f36-a6d8-4780-bdbd-874de25e8630" ] } ], "mendeley" : { "formattedCitation" : "(Jones et al., 2011)", "plainTextFormattedCitation" : "(Jones et al., 2011)", "previouslyFormattedCitation" : "(Jones et al., 2011)" }, "properties" : { "noteIndex" : 0 }, "schema" : "https://github.com/citation-style-language/schema/raw/master/csl-citation.json" }</w:instrText>
      </w:r>
      <w:r>
        <w:fldChar w:fldCharType="separate"/>
      </w:r>
      <w:r w:rsidRPr="00BF1FB1">
        <w:rPr>
          <w:noProof/>
        </w:rPr>
        <w:t>(Jones et al., 2011)</w:t>
      </w:r>
      <w:r>
        <w:fldChar w:fldCharType="end"/>
      </w:r>
      <w:r>
        <w:t>. These differences underscore the importance of studying radium specifically, only relying on chemical analogs when considerations of safety limit experimental activities</w:t>
      </w:r>
      <w:r w:rsidR="009A3FAF">
        <w:t xml:space="preserve"> or the behavior is shown to be sufficiently similar</w:t>
      </w:r>
      <w:r>
        <w:t>.</w:t>
      </w:r>
    </w:p>
    <w:p w14:paraId="4D70E478" w14:textId="3F0CD5CE" w:rsidR="00F31B86" w:rsidRDefault="00F31B86" w:rsidP="00B53860">
      <w:pPr>
        <w:spacing w:line="360" w:lineRule="auto"/>
      </w:pPr>
      <w:r>
        <w:lastRenderedPageBreak/>
        <w:tab/>
        <w:t xml:space="preserve">The objective of this work is to develop further understanding of radium </w:t>
      </w:r>
      <w:r w:rsidR="009E1557">
        <w:t>sorption behavior and develop simple models of radium sorption that can be used in a wide range of groundwater studies</w:t>
      </w:r>
      <w:r>
        <w:t xml:space="preserve">. </w:t>
      </w:r>
      <w:r w:rsidR="009E1557">
        <w:t xml:space="preserve">Previous work has </w:t>
      </w:r>
      <w:r w:rsidR="003748CB">
        <w:t>primarily</w:t>
      </w:r>
      <w:r w:rsidR="009E1557">
        <w:t xml:space="preserve"> focused on the importance of iron oxides, but have </w:t>
      </w:r>
      <w:r w:rsidR="0024634D">
        <w:t>barely</w:t>
      </w:r>
      <w:r w:rsidR="009E1557">
        <w:t xml:space="preserve"> considered the role of clay minerals with exchangeable cations, or the importance of reduced iron minerals, both of which are </w:t>
      </w:r>
      <w:r w:rsidR="00767A3D">
        <w:t>common</w:t>
      </w:r>
      <w:r w:rsidR="00E26EE8">
        <w:t>ly found in many aquifers</w:t>
      </w:r>
      <w:r w:rsidR="009E1557">
        <w:t>. In this study, we first compare sorption of radium to ferrihydrite, goethite, sodium montmorillonite, and pyrite with a low salinity background solution, and then model that sorption through simple surface complexation models. The results show that pH plays a crucial role in determining sorption extent, and that while iron oxides do show extensive sorption</w:t>
      </w:r>
      <w:r w:rsidR="000D3DBF">
        <w:t xml:space="preserve"> under certain conditions</w:t>
      </w:r>
      <w:r w:rsidR="009E1557">
        <w:t>, the most dominant mineral is i</w:t>
      </w:r>
      <w:r w:rsidR="00291774">
        <w:t>n fact sodium montmorillonite. This result is mirrored in the surface complexation models, showing that exchange reactions result in the enhanced sorption of radium in the montmorillonite, as compared to the other minerals.</w:t>
      </w:r>
    </w:p>
    <w:p w14:paraId="7EF9B169" w14:textId="741DC967" w:rsidR="009E1557" w:rsidRDefault="007444BF" w:rsidP="00B53860">
      <w:pPr>
        <w:spacing w:line="360" w:lineRule="auto"/>
      </w:pPr>
      <w:r>
        <w:t xml:space="preserve">SECTION 2: </w:t>
      </w:r>
      <w:r w:rsidR="00DE4BC8">
        <w:t xml:space="preserve">EXPERIMENTAL AND MODELING </w:t>
      </w:r>
      <w:r>
        <w:t>METHODS</w:t>
      </w:r>
    </w:p>
    <w:p w14:paraId="4C17FB2F" w14:textId="0F3B7A69" w:rsidR="009C7C54" w:rsidRDefault="009C7C54" w:rsidP="00B53860">
      <w:pPr>
        <w:spacing w:line="360" w:lineRule="auto"/>
        <w:ind w:firstLine="720"/>
      </w:pPr>
      <w:r>
        <w:t>Reagents used in the experiments were of reagent grade or better, and all solutions were made with 18 M\Ohm water.</w:t>
      </w:r>
      <w:r w:rsidR="00490D23">
        <w:t xml:space="preserve"> Radium-226 stock was provided by the MIT Environmental, Health, and Safety office, and acidified </w:t>
      </w:r>
      <w:r w:rsidR="00DE72DF">
        <w:t>to 3% using HCl.</w:t>
      </w:r>
    </w:p>
    <w:p w14:paraId="33DD1791" w14:textId="23623E21" w:rsidR="00DE72DF" w:rsidRDefault="00DE72DF" w:rsidP="00B53860">
      <w:pPr>
        <w:spacing w:line="360" w:lineRule="auto"/>
      </w:pPr>
      <w:r>
        <w:t>2.1 MINERAL PREPARATION</w:t>
      </w:r>
    </w:p>
    <w:p w14:paraId="311590D6" w14:textId="1B566278" w:rsidR="00DE72DF" w:rsidRDefault="00DE72DF" w:rsidP="00B53860">
      <w:pPr>
        <w:spacing w:line="360" w:lineRule="auto"/>
      </w:pPr>
      <w:r>
        <w:tab/>
      </w:r>
      <w:r w:rsidR="0043349A">
        <w:t xml:space="preserve">Both ferrihydrite and goethite minerals were prepared using standard methods </w:t>
      </w:r>
      <w:r w:rsidR="00167D90">
        <w:fldChar w:fldCharType="begin" w:fldLock="1"/>
      </w:r>
      <w:r w:rsidR="00167D90">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Schwertmann &amp; Cornell, 2000)", "plainTextFormattedCitation" : "(Schwertmann &amp; Cornell, 2000)", "previouslyFormattedCitation" : "(Schwertmann &amp; Cornell, 2000)" }, "properties" : { "noteIndex" : 0 }, "schema" : "https://github.com/citation-style-language/schema/raw/master/csl-citation.json" }</w:instrText>
      </w:r>
      <w:r w:rsidR="00167D90">
        <w:fldChar w:fldCharType="separate"/>
      </w:r>
      <w:r w:rsidR="00167D90" w:rsidRPr="00167D90">
        <w:rPr>
          <w:noProof/>
        </w:rPr>
        <w:t>(Schwertmann &amp; Cornell, 2000)</w:t>
      </w:r>
      <w:r w:rsidR="00167D90">
        <w:fldChar w:fldCharType="end"/>
      </w:r>
      <w:r w:rsidR="00167D90">
        <w:t>. Briefly, ferrihydrite was precipitated by dissolving Fe(III)Cl</w:t>
      </w:r>
      <w:r w:rsidR="00167D90" w:rsidRPr="006442C7">
        <w:rPr>
          <w:vertAlign w:val="subscript"/>
        </w:rPr>
        <w:t>3</w:t>
      </w:r>
      <w:r w:rsidR="00167D90">
        <w:t xml:space="preserve"> in water, and rapidly titrating the solution to pH 7</w:t>
      </w:r>
      <w:r w:rsidR="00030050">
        <w:t>-8</w:t>
      </w:r>
      <w:r w:rsidR="00167D90">
        <w:t>, followed by centrifugation and washing to remove background electrolytes. The</w:t>
      </w:r>
      <w:r w:rsidR="00994948">
        <w:t xml:space="preserve"> iron content of</w:t>
      </w:r>
      <w:r w:rsidR="00167D90">
        <w:t xml:space="preserve"> prepared ferrhydrite slurry was characterized using the ferrozine method </w:t>
      </w:r>
      <w:r w:rsidR="00167D90">
        <w:fldChar w:fldCharType="begin" w:fldLock="1"/>
      </w:r>
      <w:r w:rsidR="00FA7E83">
        <w:instrText>ADDIN CSL_CITATION { "citationItems" : [ { "id" : "ITEM-1", "itemData" : { "DOI" : "10.1021/ac60289a016", "ISBN" : "0003-2700", "ISSN" : "0003-2700", "PMID" : "591", "abstract" : "Ferrozine [the di-Na salt of 3-(2-pyridyl)-5,6-bis(4-sulfophenyl)-1,2,4-triazine] (L) can be used for the spectrophotometric detn. of Fe, by reacting Fe(II) at pH 4-9 with ferrozine to give the stable complex Fe-L32+, which has an absorption max. at 562 nm (molar absorptivity is 2.79 \u00d7 104). Beer's law is obeyed for \u22644 mg Fe/l. Ferrozine was used to det. 0.156 mg Fe/l. in potable water with a 3.2% relative std. deviation. Interferences by heavy metals were avoided by using excess ferrozine. CN- and NO2- interferences were eliminated by heating the acid ferrozine soln. C2O42-interfered at concns. &gt;500 mg/l. [on SciFinder(R)]", "author" : [ { "dropping-particle" : "", "family" : "Stookey", "given" : "Lawrence L.", "non-dropping-particle" : "", "parse-names" : false, "suffix" : "" } ], "container-title" : "Analytical Chemistry", "id" : "ITEM-1", "issue" : "7", "issued" : { "date-parts" : [ [ "1970" ] ] }, "page" : "779-781", "title" : "Ferrozine---a new spectrophotometric reagent for iron", "type" : "article-journal", "volume" : "42" }, "uris" : [ "http://www.mendeley.com/documents/?uuid=8d1f0ea5-b4a9-435e-9417-2a1e5a505eeb" ] } ], "mendeley" : { "formattedCitation" : "(Stookey, 1970)", "plainTextFormattedCitation" : "(Stookey, 1970)", "previouslyFormattedCitation" : "(Stookey, 1970)" }, "properties" : { "noteIndex" : 0 }, "schema" : "https://github.com/citation-style-language/schema/raw/master/csl-citation.json" }</w:instrText>
      </w:r>
      <w:r w:rsidR="00167D90">
        <w:fldChar w:fldCharType="separate"/>
      </w:r>
      <w:r w:rsidR="00167D90" w:rsidRPr="00167D90">
        <w:rPr>
          <w:noProof/>
        </w:rPr>
        <w:t>(Stookey, 1970)</w:t>
      </w:r>
      <w:r w:rsidR="00167D90">
        <w:fldChar w:fldCharType="end"/>
      </w:r>
      <w:r w:rsidR="00167D90">
        <w:t>, and aliquots of the slurry were added directly to the experiments. Goethite was prepared by slow oxidation of an</w:t>
      </w:r>
      <w:r w:rsidR="000504B0">
        <w:t xml:space="preserve"> initially</w:t>
      </w:r>
      <w:r w:rsidR="00167D90">
        <w:t xml:space="preserve"> O2 free solution of Fe(II)Cl2 and bicarbonate using air over the course of 2 days. The resulting mineral was centrifuged and washed to remove background electrolyte, and then dried for 2 hours at 70 C. Both iron minerals were characterized using x-ray diffraction to confirm their composition.</w:t>
      </w:r>
    </w:p>
    <w:p w14:paraId="3B6A2E6D" w14:textId="31898E7B" w:rsidR="00B51EE3" w:rsidRDefault="00167D90" w:rsidP="00B53860">
      <w:pPr>
        <w:spacing w:line="360" w:lineRule="auto"/>
      </w:pPr>
      <w:r>
        <w:tab/>
        <w:t>Calcium montmorillonite STX-1b was ordered from the clay minerals society</w:t>
      </w:r>
      <w:r w:rsidR="00994948">
        <w:t xml:space="preserve"> (clays.org)</w:t>
      </w:r>
      <w:r w:rsidR="00B51EE3">
        <w:t>. The clay was dispersed with 1 M NaCl, and the &lt;0.2 um clay fraction siphoned off after successive washes with DI water. The siphoned clay particles were then treated with a 1 M Sodium Acetate solution, set to pH 5 using glacial acetic acid, which removed the</w:t>
      </w:r>
      <w:commentRangeStart w:id="0"/>
      <w:r w:rsidR="00B51EE3">
        <w:t xml:space="preserve"> carbonates</w:t>
      </w:r>
      <w:commentRangeEnd w:id="0"/>
      <w:r w:rsidR="001B752A">
        <w:rPr>
          <w:rStyle w:val="CommentReference"/>
        </w:rPr>
        <w:commentReference w:id="0"/>
      </w:r>
      <w:r w:rsidR="00B51EE3">
        <w:t xml:space="preserve">. Since the mineral data from the clay society indicated low or negligible iron content, no iron oxide removal was performed. The cleaned clay was </w:t>
      </w:r>
      <w:r w:rsidR="00B51EE3">
        <w:lastRenderedPageBreak/>
        <w:t xml:space="preserve">then washed and centrifuged with the experimental background solution, resulting in a sodium montmorillonite. The clay was dried at 50 C overnight, and then carefully ground using mortar </w:t>
      </w:r>
      <w:commentRangeStart w:id="1"/>
      <w:r w:rsidR="00B51EE3">
        <w:t xml:space="preserve">and pestle. </w:t>
      </w:r>
      <w:commentRangeEnd w:id="1"/>
      <w:r w:rsidR="00C75F08">
        <w:rPr>
          <w:rStyle w:val="CommentReference"/>
        </w:rPr>
        <w:commentReference w:id="1"/>
      </w:r>
    </w:p>
    <w:p w14:paraId="0FEDCDA3" w14:textId="7A5735CE" w:rsidR="00B51EE3" w:rsidRDefault="003F60EB" w:rsidP="00B53860">
      <w:pPr>
        <w:spacing w:line="360" w:lineRule="auto"/>
      </w:pPr>
      <w:r>
        <w:tab/>
      </w:r>
      <w:r w:rsidR="0072409D">
        <w:t>P</w:t>
      </w:r>
      <w:r>
        <w:t>yrite was ordered from</w:t>
      </w:r>
      <w:r w:rsidR="00EF62ED">
        <w:t xml:space="preserve"> Ward’s Science (www.wardsci.com)</w:t>
      </w:r>
      <w:r>
        <w:t>, which came in a la</w:t>
      </w:r>
      <w:r w:rsidR="00C4280C">
        <w:t>rge ore form. The pyrite was</w:t>
      </w:r>
      <w:r>
        <w:t xml:space="preserve"> ground using mortar and pestle, and then the 45-250 um size fraction were sieved out. The pyrite was placed into an anaerobic glove bag, with a 5% hydrogen and 95% hydrogen atmosphere. </w:t>
      </w:r>
      <w:r w:rsidR="00483D6E">
        <w:t>Once in the glove bag, the pyrite was washed in 6 N HCl overnight to remove any iron oxide coatings, and then washed with DI water</w:t>
      </w:r>
      <w:r w:rsidR="00B41C18">
        <w:t xml:space="preserve"> to remove the remaining acid</w:t>
      </w:r>
      <w:r w:rsidR="00483D6E">
        <w:t xml:space="preserve">. Lastly, the pyrite was allowed to </w:t>
      </w:r>
      <w:r w:rsidR="00C4280C">
        <w:t>air dry in the anaerobic glove bag with a dessicant</w:t>
      </w:r>
      <w:r w:rsidR="00483D6E">
        <w:t xml:space="preserve">. </w:t>
      </w:r>
      <w:r w:rsidR="00C4280C">
        <w:t>The pyrite composition was confirmed through XRD.</w:t>
      </w:r>
    </w:p>
    <w:p w14:paraId="4F0C2599" w14:textId="6AFB3B2E" w:rsidR="00490D23" w:rsidRDefault="00FA1FCF" w:rsidP="00B53860">
      <w:pPr>
        <w:spacing w:line="360" w:lineRule="auto"/>
      </w:pPr>
      <w:r>
        <w:t>2.2</w:t>
      </w:r>
      <w:r w:rsidR="008A0962">
        <w:t xml:space="preserve"> SORPTION</w:t>
      </w:r>
      <w:r w:rsidR="00490D23">
        <w:t xml:space="preserve"> EXPERIMENTAL SETUP</w:t>
      </w:r>
    </w:p>
    <w:p w14:paraId="4468AD1E" w14:textId="5D377DD6" w:rsidR="007B346B" w:rsidRDefault="00490D23" w:rsidP="00B53860">
      <w:pPr>
        <w:spacing w:line="360" w:lineRule="auto"/>
        <w:ind w:firstLine="720"/>
      </w:pPr>
      <w:r>
        <w:t>200 mL serum vials were filled with 100 mL of 10 mM NaCl stock solution, 30 mg of one mineral (except for the case of pyrite, where 40 mg was used), and 5-270 Bq of Radium-226 Stock</w:t>
      </w:r>
      <w:r w:rsidR="00FF24E5">
        <w:t>. Experiments using pyrite were performed in an anaerobic glove bag</w:t>
      </w:r>
      <w:r w:rsidR="00197AA8">
        <w:t xml:space="preserve"> with oxygen free solutions</w:t>
      </w:r>
      <w:r w:rsidR="00FF24E5">
        <w:t xml:space="preserve">, while all others were performed in lab air. The pH was </w:t>
      </w:r>
      <w:r w:rsidR="00FA7E83">
        <w:t>titrated</w:t>
      </w:r>
      <w:r w:rsidR="00FF24E5">
        <w:t xml:space="preserve"> to 3,5,7 or 9 +/- 0.05, and then the bottle was sealed with a butyl stopper. Bottles were shaken for 24 hours, and then the pH was checked and re-titrated to the desired value.</w:t>
      </w:r>
      <w:r w:rsidR="00FA7E83">
        <w:t xml:space="preserve"> Previous work has established that this is sufficient time for sorption equilibrium to iron surfaces </w:t>
      </w:r>
      <w:r w:rsidR="00FA7E83">
        <w:fldChar w:fldCharType="begin" w:fldLock="1"/>
      </w:r>
      <w:r w:rsidR="00B80292">
        <w:instrText>ADDIN CSL_CITATION { "citationItems" : [ { "id" : "ITEM-1",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mendeley" : { "formattedCitation" : "(Sajih et al., 2014a)", "plainTextFormattedCitation" : "(Sajih et al., 2014a)", "previouslyFormattedCitation" : "(Sajih et al., 2014a)" }, "properties" : { "noteIndex" : 0 }, "schema" : "https://github.com/citation-style-language/schema/raw/master/csl-citation.json" }</w:instrText>
      </w:r>
      <w:r w:rsidR="00FA7E83">
        <w:fldChar w:fldCharType="separate"/>
      </w:r>
      <w:r w:rsidR="000C5422" w:rsidRPr="000C5422">
        <w:rPr>
          <w:noProof/>
        </w:rPr>
        <w:t>(Sajih et al., 2014a)</w:t>
      </w:r>
      <w:r w:rsidR="00FA7E83">
        <w:fldChar w:fldCharType="end"/>
      </w:r>
      <w:r w:rsidR="00FA7E83">
        <w:t xml:space="preserve">, </w:t>
      </w:r>
      <w:commentRangeStart w:id="2"/>
      <w:r w:rsidR="00FA7E83">
        <w:t>while sorption to montmorillonite was evaluated using the same set up with different time points</w:t>
      </w:r>
      <w:commentRangeEnd w:id="2"/>
      <w:r w:rsidR="00FA7E83">
        <w:rPr>
          <w:rStyle w:val="CommentReference"/>
        </w:rPr>
        <w:commentReference w:id="2"/>
      </w:r>
      <w:r w:rsidR="00AD778A">
        <w:t>, as well as a desorption experiment described in the supporting information</w:t>
      </w:r>
      <w:r w:rsidR="00FA7E83">
        <w:t>.</w:t>
      </w:r>
      <w:r w:rsidR="00FF24E5">
        <w:t xml:space="preserve"> If the pH deviated more than 0.1 pH units, then the bottle was allowed to equilibrate for 15 minutes, and the re</w:t>
      </w:r>
      <w:r w:rsidR="004664DA">
        <w:t>-</w:t>
      </w:r>
      <w:r w:rsidR="00FF24E5">
        <w:t>titration process repeated.</w:t>
      </w:r>
      <w:r w:rsidR="004664DA">
        <w:t xml:space="preserve"> HCl and NaOH at high concentrations were used</w:t>
      </w:r>
      <w:r w:rsidR="007B17F0">
        <w:t xml:space="preserve"> for all titrations</w:t>
      </w:r>
      <w:r w:rsidR="004664DA">
        <w:t xml:space="preserve">, so that volume additions did not exceed 5% of the original volume. Once </w:t>
      </w:r>
      <w:r w:rsidR="00646A4D">
        <w:t>re-titration was complete</w:t>
      </w:r>
      <w:r w:rsidR="004664DA">
        <w:t>, the samples were filtered using 0.2</w:t>
      </w:r>
      <w:r w:rsidR="00AD778A">
        <w:t>2</w:t>
      </w:r>
      <w:r w:rsidR="004664DA">
        <w:t xml:space="preserve"> um polyethersulfone filter</w:t>
      </w:r>
      <w:r w:rsidR="00AD778A">
        <w:t>s</w:t>
      </w:r>
      <w:r w:rsidR="004664DA">
        <w:t>, which was shown not to significantly sorb radium</w:t>
      </w:r>
      <w:r w:rsidR="00FA1FCF">
        <w:t>.</w:t>
      </w:r>
      <w:r w:rsidR="007B17F0">
        <w:t xml:space="preserve"> Experimental error wa</w:t>
      </w:r>
      <w:r w:rsidR="00FA1FCF">
        <w:t xml:space="preserve">s quantified by </w:t>
      </w:r>
      <w:r w:rsidR="007B17F0">
        <w:t>measuring the standard deviation of triplicates</w:t>
      </w:r>
      <w:r w:rsidR="00173974">
        <w:t xml:space="preserve"> for each data point</w:t>
      </w:r>
      <w:r w:rsidR="00FA1FCF">
        <w:t>.</w:t>
      </w:r>
    </w:p>
    <w:p w14:paraId="0B2270A7" w14:textId="426B2B01" w:rsidR="00FA1FCF" w:rsidRDefault="00FA1FCF" w:rsidP="00B53860">
      <w:pPr>
        <w:spacing w:line="360" w:lineRule="auto"/>
      </w:pPr>
      <w:r>
        <w:t>2.3 ANALYTICAL TECHNIQUES</w:t>
      </w:r>
    </w:p>
    <w:p w14:paraId="6BF77AEA" w14:textId="193292AF" w:rsidR="007B346B" w:rsidRDefault="007B346B" w:rsidP="00B53860">
      <w:pPr>
        <w:spacing w:line="360" w:lineRule="auto"/>
      </w:pPr>
      <w:r>
        <w:tab/>
        <w:t xml:space="preserve">Solutions of radium were quantified using scintillation counting techniques. 10 mL of sample (5 mL of Sodium montmorillonite supernatant due to filtration difficulty) were mixed with 10 mL of Ultima Gold XR (Perkin Elmer) and sealed for 30 days to allow radium-226 to reach a transient equilibrium with its daughter products. The equilibrated samples were then counted using a Beckman Coulter </w:t>
      </w:r>
      <w:r w:rsidR="001B752A">
        <w:t xml:space="preserve">LS 6500 </w:t>
      </w:r>
      <w:r>
        <w:t>scintillation counter</w:t>
      </w:r>
      <w:r w:rsidR="001B752A">
        <w:t>,</w:t>
      </w:r>
      <w:r>
        <w:t xml:space="preserve"> and the resulting counts were compared to a calibration curve of </w:t>
      </w:r>
      <w:r w:rsidR="003505D1">
        <w:t xml:space="preserve">similarly prepared </w:t>
      </w:r>
      <w:r>
        <w:lastRenderedPageBreak/>
        <w:t>radium-226 standards to determine solution activities. Except for points involving ferrihydrite at pH 9, this was sufficient to determine the extent of sorption and develop isotherms.</w:t>
      </w:r>
      <w:r w:rsidR="009378CA">
        <w:t xml:space="preserve"> Background concentrations were also quantified to develop a limit of blank of 1.4 counts per second (cps). We </w:t>
      </w:r>
      <w:r w:rsidR="00F43B04">
        <w:t xml:space="preserve">only </w:t>
      </w:r>
      <w:r w:rsidR="009378CA">
        <w:t>consider</w:t>
      </w:r>
      <w:r w:rsidR="00F43B04">
        <w:t>ed</w:t>
      </w:r>
      <w:r w:rsidR="003505D1">
        <w:t xml:space="preserve"> any</w:t>
      </w:r>
      <w:r w:rsidR="00F43B04">
        <w:t xml:space="preserve"> samples having </w:t>
      </w:r>
      <w:r w:rsidR="009378CA">
        <w:t xml:space="preserve">1.5 times that </w:t>
      </w:r>
      <w:r w:rsidR="00F43B04">
        <w:t>limit in subsequent analyses.</w:t>
      </w:r>
    </w:p>
    <w:p w14:paraId="349D92F0" w14:textId="52190D4B" w:rsidR="007B346B" w:rsidRDefault="008A0962" w:rsidP="00B53860">
      <w:pPr>
        <w:spacing w:line="360" w:lineRule="auto"/>
      </w:pPr>
      <w:r>
        <w:tab/>
        <w:t>Many supernatant samples</w:t>
      </w:r>
      <w:r w:rsidR="007B346B">
        <w:t xml:space="preserve"> using ferrihydrite at pH 9</w:t>
      </w:r>
      <w:r w:rsidR="009378CA">
        <w:t xml:space="preserve"> were below this defined detection limit, </w:t>
      </w:r>
      <w:r w:rsidR="00476ACB">
        <w:t>so solid associated</w:t>
      </w:r>
      <w:r w:rsidR="009378CA">
        <w:t xml:space="preserve"> radium on the </w:t>
      </w:r>
      <w:r w:rsidR="0067175C">
        <w:t xml:space="preserve">filtered </w:t>
      </w:r>
      <w:r w:rsidR="009378CA">
        <w:t>ferrihydrite itself</w:t>
      </w:r>
      <w:r w:rsidR="00476ACB">
        <w:t xml:space="preserve"> was counted</w:t>
      </w:r>
      <w:r w:rsidR="009378CA">
        <w:t xml:space="preserve"> using gamma </w:t>
      </w:r>
      <w:r w:rsidR="00476ACB">
        <w:t>spectroscopy</w:t>
      </w:r>
      <w:r w:rsidR="00F54DEB">
        <w:t xml:space="preserve"> in addition to the scintillation counted supernatant</w:t>
      </w:r>
      <w:r w:rsidR="009378CA">
        <w:t xml:space="preserve">. </w:t>
      </w:r>
      <w:r w:rsidR="00755D5E">
        <w:t>A Canberra</w:t>
      </w:r>
      <w:r w:rsidR="0067175C">
        <w:t xml:space="preserve"> low energy germanium</w:t>
      </w:r>
      <w:r w:rsidR="00755D5E">
        <w:t xml:space="preserve"> detector</w:t>
      </w:r>
      <w:r w:rsidR="0067175C">
        <w:t xml:space="preserve"> </w:t>
      </w:r>
      <w:r w:rsidR="00755D5E">
        <w:t xml:space="preserve">with </w:t>
      </w:r>
      <w:r w:rsidR="0067175C">
        <w:t xml:space="preserve">a Canberra multichannel analyzer </w:t>
      </w:r>
      <w:r w:rsidR="009378CA">
        <w:t>was calibrated using a multinucl</w:t>
      </w:r>
      <w:r w:rsidR="00755D5E">
        <w:t>ide standard from Eckert and Ziegler (www.ezag.com)</w:t>
      </w:r>
      <w:r w:rsidR="009378CA">
        <w:t xml:space="preserve">. </w:t>
      </w:r>
      <w:r w:rsidR="00671B0D">
        <w:t xml:space="preserve">Counts were determined using the Canberra Genie software, which performed peak identification, peak area summation, background subtraction, and nuclide activity calculation. Radium-226 was primarily counted through the 186 keV peak. </w:t>
      </w:r>
      <w:r w:rsidR="009378CA">
        <w:t>The solid samples on PES filters were simply placed in scintillation vials, and c</w:t>
      </w:r>
      <w:r>
        <w:t>ounted directly on the counter, with the resulting counts being adjusted for ferr</w:t>
      </w:r>
      <w:r w:rsidR="00B5451B">
        <w:t>ihydr</w:t>
      </w:r>
      <w:r w:rsidR="00737E5A">
        <w:t>ite loss during filtration. The physical arrangement</w:t>
      </w:r>
      <w:r w:rsidR="00B5451B">
        <w:t xml:space="preserve"> arrangement closely matches that o</w:t>
      </w:r>
      <w:r w:rsidR="00737E5A">
        <w:t>f the multinuclide standard, so</w:t>
      </w:r>
      <w:r w:rsidR="00B5451B">
        <w:t xml:space="preserve"> no geometry corrections were used.</w:t>
      </w:r>
    </w:p>
    <w:p w14:paraId="1C19EDDA" w14:textId="29C688AE" w:rsidR="005C4438" w:rsidRDefault="005C4438" w:rsidP="00B53860">
      <w:pPr>
        <w:spacing w:line="360" w:lineRule="auto"/>
      </w:pPr>
      <w:r>
        <w:t>[DISCUSSION OF SURFACE AREA ANALYSIS]</w:t>
      </w:r>
    </w:p>
    <w:p w14:paraId="0A678B35" w14:textId="415430C4" w:rsidR="005C4438" w:rsidRDefault="005C4438" w:rsidP="00B53860">
      <w:pPr>
        <w:spacing w:line="360" w:lineRule="auto"/>
      </w:pPr>
      <w:r>
        <w:t>2.4 SURFACE COMPLEXATION MODELING</w:t>
      </w:r>
    </w:p>
    <w:p w14:paraId="00FA4CF2" w14:textId="1FA04375" w:rsidR="00476ACB" w:rsidRDefault="00476ACB" w:rsidP="00B53860">
      <w:pPr>
        <w:spacing w:line="360" w:lineRule="auto"/>
      </w:pPr>
      <w:r>
        <w:tab/>
      </w:r>
      <w:r w:rsidR="00F40708">
        <w:t xml:space="preserve">Radium binding to mineral surfaces was modeled through a </w:t>
      </w:r>
      <w:r>
        <w:t>double diffuse layer (DDL)</w:t>
      </w:r>
      <w:r w:rsidR="00F40708">
        <w:t xml:space="preserve"> surface complexation</w:t>
      </w:r>
      <w:r>
        <w:t xml:space="preserve"> model</w:t>
      </w:r>
      <w:r w:rsidR="00570A6F">
        <w:t xml:space="preserve"> implemented in PHREEQC </w:t>
      </w:r>
      <w:r w:rsidR="00570A6F">
        <w:fldChar w:fldCharType="begin" w:fldLock="1"/>
      </w:r>
      <w:r w:rsidR="00570A6F">
        <w:instrText>ADDIN CSL_CITATION { "citationItems" : [ { "id" : "ITEM-1", "itemData" : { "author" : [ { "dropping-particle" : "", "family" : "Parkhurst", "given" : "D.L.", "non-dropping-particle" : "", "parse-names" : false, "suffix" : "" }, { "dropping-particle" : "", "family" : "Appela", "given" : "C.A.J.", "non-dropping-particle" : "", "parse-names" : false, "suffix" : "" } ], "container-title" : "U.S. Geological Survey Techniques and Methods", "id" : "ITEM-1", "issued" : { "date-parts" : [ [ "2013" ] ] }, "title" : "Description of Input and Examples for PHREEQC Version 3 \u2014 A Computer Program for Speciation , Batch-Reaction , One-Dimensional Transport , and Inverse Geochemical Calculations Chapter 43 of", "type" : "report" }, "uris" : [ "http://www.mendeley.com/documents/?uuid=f1590749-b157-45cb-b05a-2b66f88015b5" ] } ], "mendeley" : { "formattedCitation" : "(Parkhurst &amp; Appela, 2013)", "plainTextFormattedCitation" : "(Parkhurst &amp; Appela, 2013)", "previouslyFormattedCitation" : "(Parkhurst &amp; Appela, 2013)" }, "properties" : { "noteIndex" : 0 }, "schema" : "https://github.com/citation-style-language/schema/raw/master/csl-citation.json" }</w:instrText>
      </w:r>
      <w:r w:rsidR="00570A6F">
        <w:fldChar w:fldCharType="separate"/>
      </w:r>
      <w:r w:rsidR="00570A6F" w:rsidRPr="00570A6F">
        <w:rPr>
          <w:noProof/>
        </w:rPr>
        <w:t>(Parkhurst &amp; Appela, 2013)</w:t>
      </w:r>
      <w:r w:rsidR="00570A6F">
        <w:fldChar w:fldCharType="end"/>
      </w:r>
      <w:r>
        <w:t>. Simple single site models were used to fit the data, which allows for easy comparison of the relative importance of the different minerals for radium retention</w:t>
      </w:r>
      <w:r w:rsidR="00946431">
        <w:t>, as well as comparison with currently existing surface complexation modeling results</w:t>
      </w:r>
      <w:r w:rsidR="00CE1C34">
        <w:t>, while not making explicit statements about radium surface behavior</w:t>
      </w:r>
      <w:r w:rsidR="00946431">
        <w:t xml:space="preserve"> </w:t>
      </w:r>
      <w:r w:rsidR="00946431">
        <w:fldChar w:fldCharType="begin" w:fldLock="1"/>
      </w:r>
      <w:r w:rsidR="00FF4A9A">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id" : "ITEM-2", "itemData" : { "ISSN" : "0013-936X", "PMID" : "14524451", "abstract" : "Arsenic derived from natural sources occurs in groundwater in many countries, affecting the health of millions of people. The combined effects of As(V) reduction and diagenesis of iron oxide minerals on arsenic mobility are investigated in this study by comparing As(V) and As(III) sorption onto amorphous iron oxide (HFO), goethite, and magnetite at varying solution compositions. Experimental data are modeled with a diffuse double layer surface complexation model, and the extracted model parameters are used to examine the consistency of our results with those previously reported. Sorption of As(V) onto HFO and goethite is more favorable than that of As(III) below pH 5-6, whereas, above pH 7-8, As(II) has a higher affinity for the solids. The pH at which As(V) and As(III) are equally sorbed depends on the solid-to-solution ratio and type and specific surface area of the minerals and is shifted to lower pH values in the presence of phosphate, which competes for sorption sites. The sorption data indicate that, under most of the chemical conditions investigated in this study, reduction of As(V) in the presence of HFO or goethite would have only minor effects on or even decrease its mobility in the environment at near-neutral pH conditions. As(V) and As(III) sorption isotherms indicate similar surface site densities on the three oxides. Intrinsic surface complexation constants for As(V) are higher for goethite than HFO, whereas As(III) binding is similar for both of these oxides and also for magnetite. However, decrease in specific surface area and hence sorption site density that accompanies transformation of amorphous iron oxides to more crystalline phases could increase arsenic mobility.", "author" : [ { "dropping-particle" : "", "family" : "Dixit", "given" : "Suvasis", "non-dropping-particle" : "", "parse-names" : false, "suffix" : "" }, { "dropping-particle" : "", "family" : "Hering", "given" : "Janet G", "non-dropping-particle" : "", "parse-names" : false, "suffix" : "" } ], "container-title" : "Environmental science &amp; technology", "id" : "ITEM-2", "issue" : "18", "issued" : { "date-parts" : [ [ "2003", "9", "15" ] ] }, "page" : "4182-9", "title" : "Comparison of arsenic(V) and arsenic(III) sorption onto iron oxide minerals: implications for arsenic mobility.", "type" : "article-journal", "volume" : "37" }, "uris" : [ "http://www.mendeley.com/documents/?uuid=ebceaa14-9cf5-4fca-b6e4-6337944460ba" ] } ], "mendeley" : { "formattedCitation" : "(Dixit &amp; Hering, 2003; Dzombak &amp; Morel, 1990)", "plainTextFormattedCitation" : "(Dixit &amp; Hering, 2003; Dzombak &amp; Morel, 1990)", "previouslyFormattedCitation" : "(Dixit &amp; Hering, 2003; Dzombak &amp; Morel, 1990)" }, "properties" : { "noteIndex" : 0 }, "schema" : "https://github.com/citation-style-language/schema/raw/master/csl-citation.json" }</w:instrText>
      </w:r>
      <w:r w:rsidR="00946431">
        <w:fldChar w:fldCharType="separate"/>
      </w:r>
      <w:r w:rsidR="00A41A6F" w:rsidRPr="00A41A6F">
        <w:rPr>
          <w:noProof/>
        </w:rPr>
        <w:t>(Dixit &amp; Hering, 2003; Dzombak &amp; Morel, 1990)</w:t>
      </w:r>
      <w:r w:rsidR="00946431">
        <w:fldChar w:fldCharType="end"/>
      </w:r>
      <w:r w:rsidR="00946431">
        <w:t xml:space="preserve">. </w:t>
      </w:r>
      <w:r w:rsidR="00836777">
        <w:t xml:space="preserve">In the case of sodium montmorillonite which has been shown to exchange cations, we also posed an exchange reaction following previous </w:t>
      </w:r>
      <w:r w:rsidR="003D2C05">
        <w:t>models of clay sorption behavior</w:t>
      </w:r>
      <w:r w:rsidR="003C457B">
        <w:t xml:space="preserve"> using a selectivity coefficient</w:t>
      </w:r>
      <w:r w:rsidR="00836777">
        <w:t xml:space="preserve"> </w:t>
      </w:r>
      <w:r w:rsidR="00836777">
        <w:fldChar w:fldCharType="begin" w:fldLock="1"/>
      </w:r>
      <w:r w:rsidR="0078375C">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ichael H. Bradbury &amp; Baeyens, 2005)", "plainTextFormattedCitation" : "(Michael H. Bradbury &amp; Baeyens, 2005)", "previouslyFormattedCitation" : "(Michael H. Bradbury &amp; Baeyens, 2005)" }, "properties" : { "noteIndex" : 0 }, "schema" : "https://github.com/citation-style-language/schema/raw/master/csl-citation.json" }</w:instrText>
      </w:r>
      <w:r w:rsidR="00836777">
        <w:fldChar w:fldCharType="separate"/>
      </w:r>
      <w:r w:rsidR="00570A6F" w:rsidRPr="00570A6F">
        <w:rPr>
          <w:noProof/>
        </w:rPr>
        <w:t>(Michael H. Bradbury &amp; Baeyens, 2005)</w:t>
      </w:r>
      <w:r w:rsidR="00836777">
        <w:fldChar w:fldCharType="end"/>
      </w:r>
      <w:r w:rsidR="00836777">
        <w:t>.</w:t>
      </w:r>
      <w:r w:rsidR="003D2C05">
        <w:t xml:space="preserve"> </w:t>
      </w:r>
      <w:r>
        <w:t xml:space="preserve">The relevant reactions are shown in table </w:t>
      </w:r>
      <w:r w:rsidR="00BC3575">
        <w:t>3</w:t>
      </w:r>
      <w:r w:rsidR="00F40708">
        <w:t>, along with protonation constants from literature</w:t>
      </w:r>
      <w:r w:rsidR="006C34B0">
        <w:t>.</w:t>
      </w:r>
      <w:r>
        <w:t xml:space="preserve"> Experimental sorption data</w:t>
      </w:r>
      <w:r w:rsidR="00570A6F">
        <w:t xml:space="preserve"> was fit only by varying radium sorption reaction constants</w:t>
      </w:r>
      <w:r w:rsidR="006C34B0">
        <w:t>.</w:t>
      </w:r>
      <w:r w:rsidR="00EC6622">
        <w:t xml:space="preserve"> Site densities were set using the BET surfac</w:t>
      </w:r>
      <w:r w:rsidR="00570A6F">
        <w:t xml:space="preserve">e area for the iron minerals, </w:t>
      </w:r>
      <w:r w:rsidR="00EC6622">
        <w:t>exchangeable sites</w:t>
      </w:r>
      <w:r w:rsidR="00570A6F">
        <w:t xml:space="preserve"> for the clay were</w:t>
      </w:r>
      <w:r w:rsidR="00085D34">
        <w:t xml:space="preserve"> determined by the cation exchange capacity reported by Clay Society</w:t>
      </w:r>
      <w:r w:rsidR="00570A6F">
        <w:t xml:space="preserve">, and site densities were set from literature values </w:t>
      </w:r>
      <w:r w:rsidR="00570A6F">
        <w:fldChar w:fldCharType="begin" w:fldLock="1"/>
      </w:r>
      <w:r w:rsidR="0078375C">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Mike H. Bradbury, Baeyens, Geckeis, &amp; Rabung, 2005)", "plainTextFormattedCitation" : "(Mike H. Bradbury, Baeyens, Geckeis, &amp; Rabung, 2005)", "previouslyFormattedCitation" : "(Mike H. Bradbury, Baeyens, Geckeis, &amp; Rabung, 2005)" }, "properties" : { "noteIndex" : 0 }, "schema" : "https://github.com/citation-style-language/schema/raw/master/csl-citation.json" }</w:instrText>
      </w:r>
      <w:r w:rsidR="00570A6F">
        <w:fldChar w:fldCharType="separate"/>
      </w:r>
      <w:r w:rsidR="00570A6F" w:rsidRPr="00570A6F">
        <w:rPr>
          <w:noProof/>
        </w:rPr>
        <w:t>(Mike H. Bradbury, Baeyens, Geckeis, &amp; Rabung, 2005)</w:t>
      </w:r>
      <w:r w:rsidR="00570A6F">
        <w:fldChar w:fldCharType="end"/>
      </w:r>
      <w:r w:rsidR="00085D34">
        <w:t>.</w:t>
      </w:r>
      <w:r w:rsidR="00EC6622">
        <w:t xml:space="preserve"> </w:t>
      </w:r>
      <w:r w:rsidR="006C34B0">
        <w:t xml:space="preserve">Solution complexation behavior was accounted for using the SIT database, </w:t>
      </w:r>
      <w:r w:rsidR="006C34B0">
        <w:lastRenderedPageBreak/>
        <w:t>which covers radium carbonate, sulfate, and hydroxide complexes</w:t>
      </w:r>
      <w:r w:rsidR="00DC781E">
        <w:t>,</w:t>
      </w:r>
      <w:r w:rsidR="00177B55">
        <w:t xml:space="preserve"> and had little impact over the experimental conditions considered.</w:t>
      </w:r>
    </w:p>
    <w:p w14:paraId="315C2F78" w14:textId="2E981993" w:rsidR="00FA1FCF" w:rsidRDefault="008A0962" w:rsidP="00B53860">
      <w:pPr>
        <w:spacing w:line="360" w:lineRule="auto"/>
      </w:pPr>
      <w:r>
        <w:tab/>
      </w:r>
    </w:p>
    <w:p w14:paraId="2C202E40" w14:textId="2BB27C94" w:rsidR="00FA7E83" w:rsidRDefault="007444BF" w:rsidP="00B53860">
      <w:pPr>
        <w:spacing w:line="360" w:lineRule="auto"/>
      </w:pPr>
      <w:r>
        <w:t>SECTION 3: RESULTS</w:t>
      </w:r>
      <w:r w:rsidR="00FA7E83">
        <w:t xml:space="preserve"> AND </w:t>
      </w:r>
      <w:r w:rsidR="00B00F8C">
        <w:t>DISCUSSION</w:t>
      </w:r>
    </w:p>
    <w:p w14:paraId="3C9A3709" w14:textId="7AD46E24" w:rsidR="00BB777D" w:rsidRDefault="00BB777D" w:rsidP="00B53860">
      <w:pPr>
        <w:spacing w:line="360" w:lineRule="auto"/>
      </w:pPr>
      <w:r>
        <w:t>SECTION 3.1</w:t>
      </w:r>
      <w:r w:rsidR="006674E7">
        <w:t>.1</w:t>
      </w:r>
      <w:r>
        <w:t xml:space="preserve"> SORPTION ISOTHERM RESULTS</w:t>
      </w:r>
      <w:r w:rsidR="002137B6">
        <w:t xml:space="preserve">: </w:t>
      </w:r>
      <w:r w:rsidR="006674E7">
        <w:t>Iron Oxides</w:t>
      </w:r>
    </w:p>
    <w:p w14:paraId="7D935258" w14:textId="38E63ECC" w:rsidR="006B4EBE" w:rsidRDefault="002137B6" w:rsidP="00B53860">
      <w:pPr>
        <w:spacing w:line="360" w:lineRule="auto"/>
      </w:pPr>
      <w:r>
        <w:t>The sorption isotherm results for ferrihydrite and goethite are plotted in figur</w:t>
      </w:r>
      <w:r w:rsidR="006674E7">
        <w:t>es 1a and 1b, respectively. The data points for each mineral and pH combination show linear behavior in the range considered, and the associated K</w:t>
      </w:r>
      <w:r w:rsidR="006674E7">
        <w:rPr>
          <w:vertAlign w:val="subscript"/>
        </w:rPr>
        <w:t>d</w:t>
      </w:r>
      <w:r w:rsidR="00852277">
        <w:t xml:space="preserve"> values presented in table 1</w:t>
      </w:r>
      <w:r w:rsidR="006B4EBE">
        <w:t xml:space="preserve">. </w:t>
      </w:r>
      <w:r w:rsidR="00747938">
        <w:t>This K</w:t>
      </w:r>
      <w:r w:rsidR="00747938">
        <w:rPr>
          <w:vertAlign w:val="subscript"/>
        </w:rPr>
        <w:t xml:space="preserve">d </w:t>
      </w:r>
      <w:r w:rsidR="00747938">
        <w:t xml:space="preserve">is calculated from the slope of the line fitted through the experimental points. </w:t>
      </w:r>
      <w:r w:rsidR="006674E7">
        <w:t>Sorption to both iron oxides show a strong dependence on pH, with ferrihydrite showing more overall sorption at a given pH compared to goethite.</w:t>
      </w:r>
      <w:r w:rsidR="006B4EBE">
        <w:t xml:space="preserve"> The extent of sorption increases with increasing pH for both iron oxides.</w:t>
      </w:r>
      <w:r w:rsidR="006674E7">
        <w:t xml:space="preserve"> It is w</w:t>
      </w:r>
      <w:r w:rsidR="00791ACF">
        <w:t xml:space="preserve">orth noting that goethite shows limited </w:t>
      </w:r>
      <w:r w:rsidR="006674E7">
        <w:t>sorption at acidic pHs, and that ferrihydrite shows the most sorption at pH 9 compared to all of the other minerals.</w:t>
      </w:r>
      <w:r w:rsidR="00BE6AF9">
        <w:t xml:space="preserve"> </w:t>
      </w:r>
    </w:p>
    <w:p w14:paraId="507B0CE8" w14:textId="35260F00" w:rsidR="006B4EBE" w:rsidRDefault="006B4EBE" w:rsidP="00B53860">
      <w:pPr>
        <w:spacing w:line="360" w:lineRule="auto"/>
      </w:pPr>
      <w:r>
        <w:tab/>
        <w:t>There is an abundance of prior work examining sorption of radium and its corresponding analogues to iron oxides such as ferrihydrite and goethite</w:t>
      </w:r>
      <w:r w:rsidR="0012510C">
        <w:t>, however</w:t>
      </w:r>
      <w:r w:rsidR="00EC2F07">
        <w:t xml:space="preserve"> comparison between these previous works can be difficult, due to differences in solution composition</w:t>
      </w:r>
      <w:r w:rsidR="0012510C">
        <w:t xml:space="preserve"> and solid solution ratio. </w:t>
      </w:r>
      <w:r w:rsidR="00747938">
        <w:t xml:space="preserve">Table 1 </w:t>
      </w:r>
      <w:r w:rsidR="00450C29">
        <w:t>also compares</w:t>
      </w:r>
      <w:r w:rsidR="00747938">
        <w:t xml:space="preserve"> selected experimental results from the literature, using calculated K</w:t>
      </w:r>
      <w:r w:rsidR="00747938">
        <w:rPr>
          <w:vertAlign w:val="subscript"/>
        </w:rPr>
        <w:t>d</w:t>
      </w:r>
      <w:r w:rsidR="00747938">
        <w:t xml:space="preserve"> values </w:t>
      </w:r>
      <w:r w:rsidR="003E1F1F">
        <w:t>to compare</w:t>
      </w:r>
      <w:r w:rsidR="00747938">
        <w:t xml:space="preserve"> relative sorption extent. In some cases, it was necessary to calculate a K</w:t>
      </w:r>
      <w:r w:rsidR="00747938">
        <w:rPr>
          <w:vertAlign w:val="subscript"/>
        </w:rPr>
        <w:t>d</w:t>
      </w:r>
      <w:r w:rsidR="00747938">
        <w:t xml:space="preserve"> value</w:t>
      </w:r>
      <w:r w:rsidR="008B0456">
        <w:t xml:space="preserve"> from the reported data</w:t>
      </w:r>
      <w:r w:rsidR="00747938">
        <w:t>, since none was calculated</w:t>
      </w:r>
      <w:r w:rsidR="008B0456">
        <w:t xml:space="preserve"> or was calculated using a different formulation, such as a Langmuir or Freundlich style isotherm. The solid/solution ratios (solid mass divided by total solution), as well as the pH and background electrolyte are also reported.</w:t>
      </w:r>
    </w:p>
    <w:p w14:paraId="6C67AD7B" w14:textId="4AEB67F2" w:rsidR="008B0456" w:rsidRDefault="008B0456" w:rsidP="00B53860">
      <w:pPr>
        <w:spacing w:line="360" w:lineRule="auto"/>
      </w:pPr>
      <w:r>
        <w:tab/>
        <w:t>For ferrihydrite, surprisingly little data exists, with only two sources reporting any sort of isotherm data. The experimental results presented here match within an order of magnitude of the K</w:t>
      </w:r>
      <w:r>
        <w:rPr>
          <w:vertAlign w:val="subscript"/>
        </w:rPr>
        <w:t xml:space="preserve">d </w:t>
      </w:r>
      <w:r>
        <w:t xml:space="preserve">values calculated in other work </w:t>
      </w:r>
      <w:r>
        <w:fldChar w:fldCharType="begin" w:fldLock="1"/>
      </w:r>
      <w:r w:rsidR="00B80292">
        <w:instrText>ADDIN CSL_CITATION { "citationItems" : [ { "id" : "ITEM-1",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id" : "ITEM-2",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2",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Sajih et al., 2014a)", "plainTextFormattedCitation" : "(Beck &amp; Cochran, 2013; Sajih et al., 2014a)", "previouslyFormattedCitation" : "(Beck &amp; Cochran, 2013; Sajih et al., 2014a)" }, "properties" : { "noteIndex" : 0 }, "schema" : "https://github.com/citation-style-language/schema/raw/master/csl-citation.json" }</w:instrText>
      </w:r>
      <w:r>
        <w:fldChar w:fldCharType="separate"/>
      </w:r>
      <w:r w:rsidR="000C5422" w:rsidRPr="000C5422">
        <w:rPr>
          <w:noProof/>
        </w:rPr>
        <w:t>(Beck &amp; Cochran, 2013; Sajih et al., 2014a)</w:t>
      </w:r>
      <w:r>
        <w:fldChar w:fldCharType="end"/>
      </w:r>
      <w:r>
        <w:t xml:space="preserve">. While the pH of these points is similar, a variety of solution conditions were used, with both other studies using significantly larger amounts of background electrolyte. </w:t>
      </w:r>
      <w:r w:rsidR="000660E0">
        <w:t>The K</w:t>
      </w:r>
      <w:r w:rsidR="000660E0">
        <w:softHyphen/>
      </w:r>
      <w:r w:rsidR="000660E0">
        <w:rPr>
          <w:vertAlign w:val="subscript"/>
        </w:rPr>
        <w:t xml:space="preserve">d </w:t>
      </w:r>
      <w:r w:rsidR="000660E0">
        <w:t>found in this work is the largest of the collected data sets, but was also performed with the lowest ionic strength background solution, which matches with previous results suggesting that increased salinity will reduce radium sorption extent</w:t>
      </w:r>
      <w:r w:rsidR="0031487F">
        <w:t xml:space="preserve"> </w:t>
      </w:r>
      <w:r w:rsidR="000660E0">
        <w:fldChar w:fldCharType="begin" w:fldLock="1"/>
      </w:r>
      <w:r w:rsidR="000660E0">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Gonneea et al., 2008)", "plainTextFormattedCitation" : "(Gonneea et al., 2008)", "previouslyFormattedCitation" : "(Gonneea et al., 2008)" }, "properties" : { "noteIndex" : 0 }, "schema" : "https://github.com/citation-style-language/schema/raw/master/csl-citation.json" }</w:instrText>
      </w:r>
      <w:r w:rsidR="000660E0">
        <w:fldChar w:fldCharType="separate"/>
      </w:r>
      <w:r w:rsidR="000660E0" w:rsidRPr="000660E0">
        <w:rPr>
          <w:noProof/>
        </w:rPr>
        <w:t>(Gonneea et al., 2008)</w:t>
      </w:r>
      <w:r w:rsidR="000660E0">
        <w:fldChar w:fldCharType="end"/>
      </w:r>
      <w:r w:rsidR="000660E0">
        <w:t xml:space="preserve">. It is worth noting that one study compared radium sorption to hematite, ferryhydrite, goethite, and lepidocrocite, finding that ferrihydrite sorbs radium most extensively </w:t>
      </w:r>
      <w:r w:rsidR="000660E0">
        <w:fldChar w:fldCharType="begin" w:fldLock="1"/>
      </w:r>
      <w:r w:rsidR="001F0F1F">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plainTextFormattedCitation" : "(Beck &amp; Cochran, 2013)", "previouslyFormattedCitation" : "(Beck &amp; Cochran, 2013)" }, "properties" : { "noteIndex" : 0 }, "schema" : "https://github.com/citation-style-language/schema/raw/master/csl-citation.json" }</w:instrText>
      </w:r>
      <w:r w:rsidR="000660E0">
        <w:fldChar w:fldCharType="separate"/>
      </w:r>
      <w:r w:rsidR="000660E0" w:rsidRPr="000660E0">
        <w:rPr>
          <w:noProof/>
        </w:rPr>
        <w:t>(Beck &amp; Cochran, 2013)</w:t>
      </w:r>
      <w:r w:rsidR="000660E0">
        <w:fldChar w:fldCharType="end"/>
      </w:r>
      <w:r w:rsidR="000660E0">
        <w:t xml:space="preserve">. This </w:t>
      </w:r>
      <w:r w:rsidR="000660E0">
        <w:lastRenderedPageBreak/>
        <w:t>suggests that the sorption isotherm results found here represent an upper limit fo</w:t>
      </w:r>
      <w:r w:rsidR="0031487F">
        <w:t>r radium sorption to iron oxides</w:t>
      </w:r>
      <w:r w:rsidR="000660E0">
        <w:t>.</w:t>
      </w:r>
      <w:r w:rsidR="00D173FA">
        <w:t xml:space="preserve"> </w:t>
      </w:r>
    </w:p>
    <w:p w14:paraId="1270B04D" w14:textId="367F200C" w:rsidR="000660E0" w:rsidRDefault="00DD73D3" w:rsidP="00B53860">
      <w:pPr>
        <w:spacing w:line="360" w:lineRule="auto"/>
      </w:pPr>
      <w:r>
        <w:tab/>
        <w:t>Larger differences appear when examining radium adsorption to goethite, which has more available data in the literature. These result</w:t>
      </w:r>
      <w:r w:rsidR="00486D37">
        <w:t>s are displayed in table 1</w:t>
      </w:r>
      <w:r w:rsidR="00FC6BEA">
        <w:t>, along with the other mineral specific results. Unlike with ferrihydrite, we observe significant differences in sorption extent compared to previous research, generally observing a larger extent of sorption for solutions of comparable pH</w:t>
      </w:r>
      <w:r w:rsidR="000C5422">
        <w:t xml:space="preserve"> </w:t>
      </w:r>
      <w:r w:rsidR="000C5422">
        <w:fldChar w:fldCharType="begin" w:fldLock="1"/>
      </w:r>
      <w:r w:rsidR="006B7DCE">
        <w:instrText>ADDIN CSL_CITATION { "citationItems" : [ { "id" : "ITEM-1",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1", "issue" : "2", "issued" : { "date-parts" : [ [ "1990" ] ] }, "page" : "237-248", "title" : "Adsorption-desorption studies on the 226Ra-hydrated metal oxide systems", "type" : "article-journal", "volume" : "24" }, "uris" : [ "http://www.mendeley.com/documents/?uuid=8d3a37d8-150e-4bbd-97db-914f10b8c56e" ] }, { "id" : "ITEM-2", "itemData" : { "DOI" : "10.1016/j.gca.2014.10.008", "ISSN" : "00167037", "author" : [ { "dropping-particle" : "", "family" : "Sajih", "given" : "M.", "non-dropping-particle" : "", "parse-names" : false, "suffix" : "" }, { "dropping-particle" : "", "family" : "Bryan", "given" : "N.D.", "non-dropping-particle" : "", "parse-names" : false, "suffix" : "" }, { "dropping-particle" : "", "family" : "Livens", "given" : "F.R.", "non-dropping-particle" : "", "parse-names" : false, "suffix" : "" }, { "dropping-particle" : "", "family" : "Vaughan", "given" : "D.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title" : "Adsorption of radium and barium on goethite and ferrihydrite: A kinetic and surface complexation modelling study: SUPPLEMENTARY DATA", "type" : "article-journal", "volume" : "146" }, "uris" : [ "http://www.mendeley.com/documents/?uuid=686923f7-f148-47f4-a070-4bdc2ce9c6dd" ] }, { "id" : "ITEM-3",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3",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Nirdosh et al., 1990; Sajih et al., 2014b)", "plainTextFormattedCitation" : "(Beck &amp; Cochran, 2013; Nirdosh et al., 1990; Sajih et al., 2014b)", "previouslyFormattedCitation" : "(Beck &amp; Cochran, 2013; Nirdosh et al., 1990; Sajih et al., 2014b)" }, "properties" : { "noteIndex" : 0 }, "schema" : "https://github.com/citation-style-language/schema/raw/master/csl-citation.json" }</w:instrText>
      </w:r>
      <w:r w:rsidR="000C5422">
        <w:fldChar w:fldCharType="separate"/>
      </w:r>
      <w:r w:rsidR="00B80292" w:rsidRPr="00B80292">
        <w:rPr>
          <w:noProof/>
        </w:rPr>
        <w:t>(Beck &amp; Cochran, 2013; Nirdosh et al., 1990; Sajih et al., 2014b)</w:t>
      </w:r>
      <w:r w:rsidR="000C5422">
        <w:fldChar w:fldCharType="end"/>
      </w:r>
      <w:r w:rsidR="00FC6BEA">
        <w:t>. One factor affecting this may be the differences in solution ionic strength</w:t>
      </w:r>
      <w:r w:rsidR="006F63E8">
        <w:t xml:space="preserve"> or surface area of the synthesized goethite</w:t>
      </w:r>
      <w:r w:rsidR="00FC6BEA">
        <w:t xml:space="preserve">. </w:t>
      </w:r>
      <w:r w:rsidR="001F0F1F">
        <w:t xml:space="preserve">Other possible differences may be driven by the crystallinity of the goethite used, which varies significantly depending on the synthesis method. We expect relatively low crystallinity goethite based on the described experimental method, which should more closely match goethites found in natural settings </w:t>
      </w:r>
      <w:r w:rsidR="001F0F1F">
        <w:fldChar w:fldCharType="begin" w:fldLock="1"/>
      </w:r>
      <w:r w:rsidR="0051444A">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Schwertmann &amp; Cornell, 2000)", "plainTextFormattedCitation" : "(Schwertmann &amp; Cornell, 2000)", "previouslyFormattedCitation" : "(Schwertmann &amp; Cornell, 2000)" }, "properties" : { "noteIndex" : 0 }, "schema" : "https://github.com/citation-style-language/schema/raw/master/csl-citation.json" }</w:instrText>
      </w:r>
      <w:r w:rsidR="001F0F1F">
        <w:fldChar w:fldCharType="separate"/>
      </w:r>
      <w:r w:rsidR="001F0F1F" w:rsidRPr="001F0F1F">
        <w:rPr>
          <w:noProof/>
        </w:rPr>
        <w:t>(Schwertmann &amp; Cornell, 2000)</w:t>
      </w:r>
      <w:r w:rsidR="001F0F1F">
        <w:fldChar w:fldCharType="end"/>
      </w:r>
      <w:r w:rsidR="001F0F1F">
        <w:t xml:space="preserve">. </w:t>
      </w:r>
      <w:r w:rsidR="003032A0">
        <w:t>Reconciling these differences is crucial for understanding the importance of goethite in controlling radium sorption.</w:t>
      </w:r>
    </w:p>
    <w:p w14:paraId="667676F0" w14:textId="0AEC0F15" w:rsidR="00EC6FB3" w:rsidRDefault="00EC6FB3" w:rsidP="00B53860">
      <w:pPr>
        <w:spacing w:line="360" w:lineRule="auto"/>
      </w:pPr>
      <w:commentRangeStart w:id="3"/>
      <w:r>
        <w:t>SECTION 3.1.2: SORPTION ISOTHERMS</w:t>
      </w:r>
      <w:r w:rsidR="00832FDC">
        <w:t xml:space="preserve"> AND SORPTION KINETICS</w:t>
      </w:r>
      <w:r>
        <w:t>: MONTMORILLONITE</w:t>
      </w:r>
      <w:commentRangeEnd w:id="3"/>
      <w:r w:rsidR="008D5E6F">
        <w:rPr>
          <w:rStyle w:val="CommentReference"/>
        </w:rPr>
        <w:commentReference w:id="3"/>
      </w:r>
    </w:p>
    <w:p w14:paraId="18C2F2B6" w14:textId="5CB20762" w:rsidR="0051444A" w:rsidRDefault="00E14811" w:rsidP="00B53860">
      <w:pPr>
        <w:spacing w:line="360" w:lineRule="auto"/>
      </w:pPr>
      <w:r>
        <w:tab/>
        <w:t>Sorption isotherm results for radium onto sodium montmorillonite are plotted in figure 2, and the calculated K</w:t>
      </w:r>
      <w:r>
        <w:rPr>
          <w:vertAlign w:val="subscript"/>
        </w:rPr>
        <w:t xml:space="preserve">d </w:t>
      </w:r>
      <w:r>
        <w:t>values</w:t>
      </w:r>
      <w:r w:rsidR="004B34D2">
        <w:t xml:space="preserve"> listed in table 1</w:t>
      </w:r>
      <w:r>
        <w:t>.</w:t>
      </w:r>
      <w:r w:rsidR="0051444A">
        <w:t xml:space="preserve"> The results are remarkably linear for the range of radium activities considered.</w:t>
      </w:r>
      <w:r>
        <w:t xml:space="preserve"> A much weaker</w:t>
      </w:r>
      <w:r w:rsidR="0051444A">
        <w:t xml:space="preserve"> pH dependence is observed for montmorillonite</w:t>
      </w:r>
      <w:r>
        <w:t xml:space="preserve"> sorption as compared to the iron oxides, however, the </w:t>
      </w:r>
      <w:r w:rsidR="00800E52">
        <w:t xml:space="preserve">total </w:t>
      </w:r>
      <w:r>
        <w:t>extent of sorption is significantly larger over the whole range of pH values</w:t>
      </w:r>
      <w:r w:rsidR="000F7D14">
        <w:t xml:space="preserve">. The only isotherm </w:t>
      </w:r>
      <w:r w:rsidR="00FC4031">
        <w:t xml:space="preserve">in this study </w:t>
      </w:r>
      <w:r w:rsidR="000F7D14">
        <w:t>showing a larger extent of sorption</w:t>
      </w:r>
      <w:r w:rsidR="00FC4031">
        <w:t xml:space="preserve"> is ferrihydrite at pH 9</w:t>
      </w:r>
      <w:r w:rsidR="00800E52">
        <w:t xml:space="preserve">, with all others having significantly less sorption. This result suggests that the dominant mechanism controlling montmorillonite sorption is not complexation with surface groups, but rather exchange of radium with sodium in the inner layer of the clay. </w:t>
      </w:r>
      <w:r w:rsidR="00520539">
        <w:t>This concept is explored further in section 3.2 through the surface complexation modeling.</w:t>
      </w:r>
    </w:p>
    <w:p w14:paraId="15F3B9A1" w14:textId="4AEF2983" w:rsidR="00EE5C81" w:rsidRPr="002C3E2F" w:rsidRDefault="0051444A" w:rsidP="00B53860">
      <w:pPr>
        <w:spacing w:line="360" w:lineRule="auto"/>
      </w:pPr>
      <w:r>
        <w:tab/>
        <w:t>As with the iron oxides, there is only a limited set of experimental data with which to compare the gathered experimental data. The two dat</w:t>
      </w:r>
      <w:r w:rsidR="004B34D2">
        <w:t>a points are reported in table 1</w:t>
      </w:r>
      <w:r>
        <w:t>, and were performed under similar solution conditions, but with different solid to solution ratios. Again, there are significant differences in the order of magnitude in the calculated K</w:t>
      </w:r>
      <w:r>
        <w:rPr>
          <w:vertAlign w:val="subscript"/>
        </w:rPr>
        <w:t>d</w:t>
      </w:r>
      <w:r>
        <w:t xml:space="preserve"> value. Experiments with the highest solid loading showed the least extent of sorption </w:t>
      </w:r>
      <w:r>
        <w:fldChar w:fldCharType="begin" w:fldLock="1"/>
      </w:r>
      <w:r>
        <w:instrText>ADDIN CSL_CITATION { "citationItems" : [ { "id" : "ITEM-1", "itemData" : { "DOI" : "10.1346/CCMN.1983.0310501", "ISSN" : "0009-8604", "abstract" : "Well-characterized American Petroleum Institute clay standards, source clays from The Clay Minerals Society, and other secondary minerals were used to determine the effects of U concentration, temperature, and solution composition on U-sorption properties. Uranium concentrations ranged from about 1.00 x 10 -4 M to 4.00 x 10 7 M, temperatures from 5 ~ to 65~ and solution compositions containing 0.01 M NaCl and 0.01 M NaHCO3. Silica gel efficiently sorbed uranyl carbonate anion complexes. The higher cation-exchange capacity materials most readily sorbed uranyl ions from the 0.01 M NaCl solution. Temperature increases tended to affect uranyl ion sorption adversely except when the U was present as carbonate complexes. Noncrystalline ferric oxyhydroxides sorbed uranyl ions much more efficiently than any of the secondary crystalline minerals studied. A method for accurately extrapolating U-sorption efficiencies between experimental points based on the Freundlich equation is presented.", "author" : [ { "dropping-particle" : "", "family" : "Ames", "given" : "L. L.", "non-dropping-particle" : "", "parse-names" : false, "suffix" : "" } ], "container-title" : "Clays and Clay Minerals", "id" : "ITEM-1", "issue" : "5", "issued" : { "date-parts" : [ [ "1983" ] ] }, "page" : "321-334", "title" : "Sorption of Trace Constituents from Aqueous Solutions onto Secondary Minerals. I. Uranium", "type" : "article-journal", "volume" : "31" }, "uris" : [ "http://www.mendeley.com/documents/?uuid=620ad582-17c9-41fd-aa3e-0e784f08e35f" ] } ], "mendeley" : { "formattedCitation" : "(Ames, 1983)", "plainTextFormattedCitation" : "(Ames, 1983)", "previouslyFormattedCitation" : "(Ames, 1983)" }, "properties" : { "noteIndex" : 0 }, "schema" : "https://github.com/citation-style-language/schema/raw/master/csl-citation.json" }</w:instrText>
      </w:r>
      <w:r>
        <w:fldChar w:fldCharType="separate"/>
      </w:r>
      <w:r w:rsidRPr="0051444A">
        <w:rPr>
          <w:noProof/>
        </w:rPr>
        <w:t>(Ames, 1983)</w:t>
      </w:r>
      <w:r>
        <w:fldChar w:fldCharType="end"/>
      </w:r>
      <w:r>
        <w:t>, while the present experiments, which had the lowest solid loading, had the largest ex</w:t>
      </w:r>
      <w:r w:rsidR="005974D7">
        <w:t>tent of sorption. The compared</w:t>
      </w:r>
      <w:r>
        <w:t xml:space="preserve"> data span roughly an order</w:t>
      </w:r>
      <w:r w:rsidR="00450C29">
        <w:t xml:space="preserve"> of magnitude in difference for</w:t>
      </w:r>
      <w:r w:rsidR="005974D7">
        <w:t xml:space="preserve"> </w:t>
      </w:r>
      <w:r>
        <w:t>K</w:t>
      </w:r>
      <w:r>
        <w:rPr>
          <w:vertAlign w:val="subscript"/>
        </w:rPr>
        <w:t>d</w:t>
      </w:r>
      <w:r>
        <w:t xml:space="preserve"> value, in spite of distinct similarities in experimental methodology, </w:t>
      </w:r>
      <w:r>
        <w:lastRenderedPageBreak/>
        <w:t>particularly in dealing with clay treatment. It is possible that differences in the source clay may drive some of this variation, as the</w:t>
      </w:r>
      <w:r w:rsidR="002C3E2F">
        <w:t xml:space="preserve"> clays society measured</w:t>
      </w:r>
      <w:r>
        <w:t xml:space="preserve"> surface area of the STx-1b </w:t>
      </w:r>
      <w:r w:rsidR="00BB52F1">
        <w:t xml:space="preserve">used in this study is more than twice that of the SWy-1 used in the other study </w:t>
      </w:r>
      <w:r w:rsidR="00BB52F1">
        <w:fldChar w:fldCharType="begin" w:fldLock="1"/>
      </w:r>
      <w:r w:rsidR="00133304">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Tamamura et al., 2013)", "plainTextFormattedCitation" : "(Tamamura et al., 2013)", "previouslyFormattedCitation" : "(Tamamura et al., 2013)" }, "properties" : { "noteIndex" : 0 }, "schema" : "https://github.com/citation-style-language/schema/raw/master/csl-citation.json" }</w:instrText>
      </w:r>
      <w:r w:rsidR="00BB52F1">
        <w:fldChar w:fldCharType="separate"/>
      </w:r>
      <w:r w:rsidR="00BB52F1" w:rsidRPr="00BB52F1">
        <w:rPr>
          <w:noProof/>
        </w:rPr>
        <w:t>(Tamamura et al., 2013)</w:t>
      </w:r>
      <w:r w:rsidR="00BB52F1">
        <w:fldChar w:fldCharType="end"/>
      </w:r>
      <w:r w:rsidR="002C3E2F">
        <w:t xml:space="preserve">. Typically, the surface sites of a clay are responsible for any pH dependent behavior due to protonation of the surface sites </w:t>
      </w:r>
      <w:r w:rsidR="002C3E2F">
        <w:fldChar w:fldCharType="begin" w:fldLock="1"/>
      </w:r>
      <w:r w:rsidR="002B0979">
        <w:instrText>ADDIN CSL_CITATION { "citationItems" : [ { "id" : "ITEM-1", "itemData" : { "DOI" : "10.1006/jcis.1998.5947", "ISBN" : "0021-9797", "ISSN" : "1095-7103", "PMID" : "9924106", "abstract" : "A consistent thermodynamic model is developed for metal sorption on expanding 2:1 layer clays such as montmorillonite. The particle of clay, including lamellae and interlayers, is represented as a porous solid bearing a permanent negative charge (resulting from isomorphic substitution) with an infinite plane interface (i.e., edges) with the solution. Cation exchange occurs inside the clay particle as the result of the negative potential of the clay. Surface complexation reactions take place at the interface whose surface charge and potential are pH dependent. The potential in the bulk of the clay and near the interface, as well as the surface potential-surface charge density relation, are calculated taking into account the effect of the permanent negative charge. The results are discussed and compared with the classic Gouy-Chapman theory. A subroutine (Clayeql) with the new potential-charge relationships is implemented in the thermodynamic equilibrium program Mineql +3.0 and is used to fit an extensive published experimental data set on adsorption of transition metals on montmorillonite. The model is shown not only to fit satisfactorily all the data, but also to explain specific features of adsorption on clays compared to oxides. In particular, the increase in the surface concentration of protons with decreasing ionic strength is successfully reproduced and the weaker dependence of metal sorption on pH compared to oxides is correctly fitted. Copyright 1999 Academic Press.", "author" : [ { "dropping-particle" : "", "family" : "Kraepiel", "given" : "Aml", "non-dropping-particle" : "", "parse-names" : false, "suffix" : "" }, { "dropping-particle" : "", "family" : "Keiler", "given" : "Kenneth C", "non-dropping-particle" : "", "parse-names" : false, "suffix" : "" }, { "dropping-particle" : "", "family" : "Morel", "given" : "Fran\u00e7ois M M", "non-dropping-particle" : "", "parse-names" : false, "suffix" : "" } ], "container-title" : "Journal of colloid and interface science", "id" : "ITEM-1", "issue" : "1", "issued" : { "date-parts" : [ [ "1999" ] ] }, "page" : "43-54", "title" : "A Model for Metal Adsorption on Montmorillonite.", "type" : "article-journal", "volume" : "210" }, "uris" : [ "http://www.mendeley.com/documents/?uuid=71f3aedf-1c31-4b31-9e61-20fc24f3bc99" ] } ], "mendeley" : { "formattedCitation" : "(Kraepiel, Keiler, &amp; Morel, 1999)", "plainTextFormattedCitation" : "(Kraepiel, Keiler, &amp; Morel, 1999)", "previouslyFormattedCitation" : "(Kraepiel, Keiler, &amp; Morel, 1999)" }, "properties" : { "noteIndex" : 0 }, "schema" : "https://github.com/citation-style-language/schema/raw/master/csl-citation.json" }</w:instrText>
      </w:r>
      <w:r w:rsidR="002C3E2F">
        <w:fldChar w:fldCharType="separate"/>
      </w:r>
      <w:r w:rsidR="002C3E2F" w:rsidRPr="002C3E2F">
        <w:rPr>
          <w:noProof/>
        </w:rPr>
        <w:t>(Kraepiel, Keiler, &amp; Morel, 1999)</w:t>
      </w:r>
      <w:r w:rsidR="002C3E2F">
        <w:fldChar w:fldCharType="end"/>
      </w:r>
      <w:r w:rsidR="002C3E2F">
        <w:t>, and are easily measured by BET surface area analysis. The weak dependence of the fitted K</w:t>
      </w:r>
      <w:r w:rsidR="002C3E2F">
        <w:rPr>
          <w:vertAlign w:val="subscript"/>
        </w:rPr>
        <w:t>d</w:t>
      </w:r>
      <w:r w:rsidR="002C3E2F">
        <w:t xml:space="preserve"> value on pH suggests that exchange with the inner layer sodium is the dominant sorption process. Given this, it is difficult to explain the significant differences in sorption found between this work and previous works.</w:t>
      </w:r>
    </w:p>
    <w:p w14:paraId="1D0B6090" w14:textId="5884362C" w:rsidR="00832FDC" w:rsidRDefault="00832FDC" w:rsidP="00B53860">
      <w:pPr>
        <w:spacing w:line="360" w:lineRule="auto"/>
      </w:pPr>
      <w:r>
        <w:t>DISCUSSION OF KINETIC EXPERIMENT RESULTS</w:t>
      </w:r>
    </w:p>
    <w:p w14:paraId="71D1D77B" w14:textId="51FA802E" w:rsidR="00EE5C81" w:rsidRDefault="00EE5C81" w:rsidP="00B53860">
      <w:pPr>
        <w:spacing w:line="360" w:lineRule="auto"/>
      </w:pPr>
      <w:r>
        <w:t>SECTION 3.1.3: SORPTION ISOTHERMS: PYRITE</w:t>
      </w:r>
    </w:p>
    <w:p w14:paraId="17DAFE13" w14:textId="5296C65E" w:rsidR="00C2009C" w:rsidRPr="0051444A" w:rsidRDefault="00520539" w:rsidP="00B53860">
      <w:pPr>
        <w:spacing w:line="360" w:lineRule="auto"/>
      </w:pPr>
      <w:r>
        <w:tab/>
        <w:t>Pyrite showed limited sorption of radium over most pH values, with almost no sorption at acidic pH v</w:t>
      </w:r>
      <w:r w:rsidR="00832FDC">
        <w:t>alues, and limited sorption at more basic pH values. Interestingly, there seems to be little difference in sorption at a circumneutral pH compared to basic pH. As with the other minerals, K</w:t>
      </w:r>
      <w:r w:rsidR="00832FDC">
        <w:rPr>
          <w:vertAlign w:val="subscript"/>
        </w:rPr>
        <w:t xml:space="preserve">d </w:t>
      </w:r>
      <w:r w:rsidR="00832FDC">
        <w:t>values were fit, showing very linear response in the range of radium activities considered, and those values are reported in table 2. Radium sorption to goethite is comparable to that of pyrite at circumneutral pH values, though the extent of sorption to goethite is much larger at increasingly basic solution conditions. There is very little, if any existing data examining the sorption of radium to any reduced iron solid.</w:t>
      </w:r>
      <w:r w:rsidR="006B7DCE">
        <w:t xml:space="preserve"> A previous study examining sorption of strontium to unoxidized pyrite found no discernable sorption, which suggests radium sorption would also be limited as found here </w:t>
      </w:r>
      <w:r w:rsidR="006B7DCE">
        <w:fldChar w:fldCharType="begin" w:fldLock="1"/>
      </w:r>
      <w:r w:rsidR="000A2B77">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Naveau, Monteil-Rivera, Dumonceau, Catalette, &amp; Simoni, 2006)", "plainTextFormattedCitation" : "(Naveau, Monteil-Rivera, Dumonceau, Catalette, &amp; Simoni, 2006)", "previouslyFormattedCitation" : "(Naveau, Monteil-Rivera, Dumonceau, Catalette, &amp; Simoni, 2006)" }, "properties" : { "noteIndex" : 0 }, "schema" : "https://github.com/citation-style-language/schema/raw/master/csl-citation.json" }</w:instrText>
      </w:r>
      <w:r w:rsidR="006B7DCE">
        <w:fldChar w:fldCharType="separate"/>
      </w:r>
      <w:r w:rsidR="006B7DCE" w:rsidRPr="006B7DCE">
        <w:rPr>
          <w:noProof/>
        </w:rPr>
        <w:t>(Naveau, Monteil-Rivera, Dumonceau, Catalette, &amp; Simoni, 2006)</w:t>
      </w:r>
      <w:r w:rsidR="006B7DCE">
        <w:fldChar w:fldCharType="end"/>
      </w:r>
      <w:r w:rsidR="006B7DCE">
        <w:t>.</w:t>
      </w:r>
      <w:r w:rsidR="00832FDC">
        <w:t xml:space="preserve"> These results suggest that reduced iron minerals may play a limited role in controlling radium sorption in anoxic environments, however it seems clear that the </w:t>
      </w:r>
      <w:r w:rsidR="00FC3C91">
        <w:t xml:space="preserve">existence </w:t>
      </w:r>
      <w:r w:rsidR="00832FDC">
        <w:t>of any kind of persistent iron oxide coating, or clay minerals with exchangeable cations</w:t>
      </w:r>
      <w:r w:rsidR="000A2270">
        <w:t xml:space="preserve"> will dominate sorption processes.</w:t>
      </w:r>
      <w:r w:rsidR="00C2009C">
        <w:tab/>
      </w:r>
    </w:p>
    <w:p w14:paraId="46557DF1" w14:textId="2518AC15" w:rsidR="00F80772" w:rsidRDefault="00D42F7E" w:rsidP="00B53860">
      <w:pPr>
        <w:spacing w:line="360" w:lineRule="auto"/>
      </w:pPr>
      <w:r>
        <w:t>SECTION 3.2 SURFACE COMPLEXATION MODELING</w:t>
      </w:r>
    </w:p>
    <w:p w14:paraId="3CCCC385" w14:textId="216823D8" w:rsidR="00741E18" w:rsidRDefault="000A2B77" w:rsidP="00B53860">
      <w:pPr>
        <w:spacing w:line="360" w:lineRule="auto"/>
      </w:pPr>
      <w:r>
        <w:tab/>
      </w:r>
      <w:r w:rsidR="008D5E6F">
        <w:t>Figure 3 compares</w:t>
      </w:r>
      <w:r w:rsidR="006A239A">
        <w:t xml:space="preserve"> the surface complexation modeling results for goethite and for ferrihydrite, both showing</w:t>
      </w:r>
      <w:r w:rsidR="00C07D4E">
        <w:t xml:space="preserve"> a good fit to the corresponding experimental data. The fitted reaction constants and suggested reaction</w:t>
      </w:r>
      <w:r w:rsidR="00493302">
        <w:t>s, which can be found in table 2</w:t>
      </w:r>
      <w:r w:rsidR="00C07D4E">
        <w:t xml:space="preserve">, show that ferrihydrite complexation dominates over goethite, matching the relative </w:t>
      </w:r>
      <w:r w:rsidR="00346B02">
        <w:t>extents</w:t>
      </w:r>
      <w:r w:rsidR="00C07D4E">
        <w:t xml:space="preserve"> of sorption observed in the sorption isotherms. </w:t>
      </w:r>
      <w:r w:rsidR="00346B02">
        <w:t>It i</w:t>
      </w:r>
      <w:r w:rsidR="0009437C">
        <w:t>s traditional when modeling fe</w:t>
      </w:r>
      <w:r w:rsidR="00E35EEC">
        <w:t>r</w:t>
      </w:r>
      <w:r w:rsidR="0009437C">
        <w:t>ri</w:t>
      </w:r>
      <w:r w:rsidR="00346B02">
        <w:t xml:space="preserve">hydrite behavior to use a two site model, with a strong and weak </w:t>
      </w:r>
      <w:commentRangeStart w:id="4"/>
      <w:r w:rsidR="00346B02">
        <w:t>site</w:t>
      </w:r>
      <w:commentRangeEnd w:id="4"/>
      <w:r w:rsidR="00346B02">
        <w:rPr>
          <w:rStyle w:val="CommentReference"/>
        </w:rPr>
        <w:commentReference w:id="4"/>
      </w:r>
      <w:r w:rsidR="00346B02">
        <w:t xml:space="preserve">, where the strong site represents sorption at low levels of sorbate, and the weak site represents sorption at high </w:t>
      </w:r>
      <w:r w:rsidR="00346B02">
        <w:lastRenderedPageBreak/>
        <w:t xml:space="preserve">levels of sorbate </w:t>
      </w:r>
      <w:r w:rsidR="00346B02">
        <w:fldChar w:fldCharType="begin" w:fldLock="1"/>
      </w:r>
      <w:r w:rsidR="00346B02">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346B02">
        <w:fldChar w:fldCharType="separate"/>
      </w:r>
      <w:r w:rsidR="00346B02" w:rsidRPr="00346B02">
        <w:rPr>
          <w:noProof/>
        </w:rPr>
        <w:t>(Dzombak &amp; Morel, 1990)</w:t>
      </w:r>
      <w:r w:rsidR="00346B02">
        <w:fldChar w:fldCharType="end"/>
      </w:r>
      <w:r w:rsidR="00346B02">
        <w:t>. This type of model was considered when fitting the experimental data, however, there was no sensitivity found for the reaction constant for the weak site</w:t>
      </w:r>
      <w:r w:rsidR="00F819DE">
        <w:t xml:space="preserve">, and only a single </w:t>
      </w:r>
      <w:r w:rsidR="002A0292">
        <w:t xml:space="preserve">site </w:t>
      </w:r>
      <w:r w:rsidR="00F819DE">
        <w:t>and single reaction were needed</w:t>
      </w:r>
      <w:r w:rsidR="00346B02">
        <w:t>. Given the low levels of radium used in the experimental data set, it is not surprising that weak site behavior was not observed during ferrihydrite sorption. Other recent work examining radium sorption to ferrihydrite used a</w:t>
      </w:r>
      <w:r w:rsidR="005269AC">
        <w:t xml:space="preserve"> single site, with two</w:t>
      </w:r>
      <w:r w:rsidR="00346B02">
        <w:t xml:space="preserve"> tetradentate reaction</w:t>
      </w:r>
      <w:r w:rsidR="005269AC">
        <w:t>s</w:t>
      </w:r>
      <w:r w:rsidR="00346B02">
        <w:t xml:space="preserve"> to fit experimental data </w:t>
      </w:r>
      <w:r w:rsidR="00346B02">
        <w:fldChar w:fldCharType="begin" w:fldLock="1"/>
      </w:r>
      <w:r w:rsidR="0024027E">
        <w:instrText>ADDIN CSL_CITATION { "citationItems" : [ { "id" : "ITEM-1",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ajih et al., 2014a; Sverjensky, 2006)", "plainTextFormattedCitation" : "(Sajih et al., 2014a; Sverjensky, 2006)", "previouslyFormattedCitation" : "(Sajih et al., 2014a; Sverjensky, 2006)" }, "properties" : { "noteIndex" : 0 }, "schema" : "https://github.com/citation-style-language/schema/raw/master/csl-citation.json" }</w:instrText>
      </w:r>
      <w:r w:rsidR="00346B02">
        <w:fldChar w:fldCharType="separate"/>
      </w:r>
      <w:r w:rsidR="0024027E" w:rsidRPr="0024027E">
        <w:rPr>
          <w:noProof/>
        </w:rPr>
        <w:t>(Sajih et al., 2014a; Sverjensky, 2006)</w:t>
      </w:r>
      <w:r w:rsidR="00346B02">
        <w:fldChar w:fldCharType="end"/>
      </w:r>
      <w:r w:rsidR="00346B02">
        <w:t>.</w:t>
      </w:r>
      <w:r w:rsidR="007B3C17">
        <w:t xml:space="preserve"> While fitting with </w:t>
      </w:r>
      <w:r w:rsidR="005269AC">
        <w:t>the same</w:t>
      </w:r>
      <w:r w:rsidR="007B3C17">
        <w:t xml:space="preserve"> model was performed </w:t>
      </w:r>
      <w:r w:rsidR="00F45496">
        <w:t xml:space="preserve">using similar amounts of surface sites </w:t>
      </w:r>
      <w:r w:rsidR="007B3C17">
        <w:t xml:space="preserve">[SUPPORTING INFORMATION], the overall fit was not noticeably better than with a </w:t>
      </w:r>
      <w:r w:rsidR="005269AC">
        <w:t>single</w:t>
      </w:r>
      <w:r w:rsidR="007B3C17">
        <w:t xml:space="preserve"> monodentate reaction</w:t>
      </w:r>
      <w:r w:rsidR="00346B02">
        <w:t xml:space="preserve">. </w:t>
      </w:r>
      <w:r w:rsidR="00FF4A9A">
        <w:t>The same work also fitted their experimental data using more traditional models, which found complexation constants that were roughly 1</w:t>
      </w:r>
      <w:r w:rsidR="005A3E50">
        <w:t>-2</w:t>
      </w:r>
      <w:r w:rsidR="00FF4A9A">
        <w:t xml:space="preserve"> log unit</w:t>
      </w:r>
      <w:r w:rsidR="005A3E50">
        <w:t>s</w:t>
      </w:r>
      <w:r w:rsidR="00FF4A9A">
        <w:t xml:space="preserve"> larger than found here.</w:t>
      </w:r>
      <w:r w:rsidR="00CD3234">
        <w:t xml:space="preserve"> </w:t>
      </w:r>
      <w:r w:rsidR="00C2308F">
        <w:t>It is well understood that ferrhydrite structure can vary depending on the very specific synthesis conditions, so it is not surprising to see some variance here.</w:t>
      </w:r>
    </w:p>
    <w:p w14:paraId="7D42F0A3" w14:textId="42BE33EA" w:rsidR="00741E18" w:rsidRPr="002B0979" w:rsidRDefault="00741E18" w:rsidP="00B53860">
      <w:pPr>
        <w:spacing w:line="360" w:lineRule="auto"/>
      </w:pPr>
      <w:r>
        <w:tab/>
        <w:t>While the set of data that uses surface complex modeling to examine radium behavior is limited, there is a broader set of surface complexation studies and modeling results with the analog compounds barium and strontium</w:t>
      </w:r>
      <w:r w:rsidR="003C4F0E">
        <w:t xml:space="preserve"> to iron oxides.</w:t>
      </w:r>
      <w:r>
        <w:t xml:space="preserve"> Comparison of these data sets can elucidate how closely radium behavior compares with that of its analogs.</w:t>
      </w:r>
      <w:r w:rsidR="002B0979">
        <w:t xml:space="preserve"> A number of X-ray absorption spectroscopy studies examine strontium behavior in contact with the surface of an iron oxide, generally finding that </w:t>
      </w:r>
      <w:r w:rsidR="00997DC0">
        <w:t xml:space="preserve">strontium forms weaker bound </w:t>
      </w:r>
      <w:r w:rsidR="002B0979">
        <w:t>outer sphere complex</w:t>
      </w:r>
      <w:r w:rsidR="00997DC0">
        <w:t>es</w:t>
      </w:r>
      <w:r w:rsidR="002B0979">
        <w:t xml:space="preserve"> with the surface of iron oxides </w:t>
      </w:r>
      <w:r w:rsidR="002B0979">
        <w:fldChar w:fldCharType="begin" w:fldLock="1"/>
      </w:r>
      <w:r w:rsidR="002B0979">
        <w:instrText>ADDIN CSL_CITATION { "citationItems" : [ { "id" : "ITEM-1", "itemData" : { "DOI" : "10.1006/jcis.1997.5347", "ISBN" : "0021-9797", "ISSN" : "00219797", "abstract" : "As part of a continuing study of contaminant distribution and transport processes in aqueous environments, we have examined strontium sorption onto a hydrous ferric oxide (HFO). Samples of Sr sorbed to HFO were prepared by precipitation from ferric nitrate solution and studied by XAFS spectroscopy. Sr K-edge measurements were performed with sample loadings from 10-1to 1 mol Sr/mol Fe at 80 and 300 K. Analysis of the first coordination shell clearly shows a beat at 8.0 A-1. Good fits using the cumulant expansion to describe the distribution of oxygen were obtained, with approximately 10 oxygen atoms at 2.65 A. No evidence was found for either Fe or Sr in the first shell. Second shell contributions of either Fe or Sr are evident in the data for Sr loaded at 10-3and 10-2mol/g at both temperatures. For the Sr loading of 10-2mol at 300 K, however, fits were obtainable only with Fe as the second neighbor. These results suggest that the Sr ion remains hydrated when sorbed to hydrated ferric oxide, indicating a physical type of adsorption.", "author" : [ { "dropping-particle" : "", "family" : "Axe", "given" : "Lisa", "non-dropping-particle" : "", "parse-names" : false, "suffix" : "" }, { "dropping-particle" : "", "family" : "Bunker", "given" : "Grant B", "non-dropping-particle" : "", "parse-names" : false, "suffix" : "" }, { "dropping-particle" : "", "family" : "Anderson", "given" : "Paul R", "non-dropping-particle" : "", "parse-names" : false, "suffix" : "" }, { "dropping-particle" : "", "family" : "Tyson", "given" : "Trevor a", "non-dropping-particle" : "", "parse-names" : false, "suffix" : "" } ], "container-title" : "Journal of Colloid and Interface Science", "id" : "ITEM-1", "issue" : "1", "issued" : { "date-parts" : [ [ "1998" ] ] }, "page" : "44-52", "title" : "An XAFS analysis of strontium at the hydrous ferric oxide surface", "type" : "article-journal", "volume" : "199" }, "uris" : [ "http://www.mendeley.com/documents/?uuid=06df4335-e1e4-4fe8-b305-b926068aadd9" ] }, { "id" : "ITEM-2", "itemData" : { "DOI" : "10.1006/jcis.1999.6562", "ISSN" : "00219797", "author" : [ { "dropping-particle" : "", "family" : "Sahai", "given" : "Nita", "non-dropping-particle" : "", "parse-names" : false, "suffix" : "" }, { "dropping-particle" : "", "family" : "Carroll", "given" : "Susan A.", "non-dropping-particle" : "", "parse-names" : false, "suffix" : "" }, { "dropping-particle" : "", "family" : "Roberts", "given" : "Sarah", "non-dropping-particle" : "", "parse-names" : false, "suffix" : "" }, { "dropping-particle" : "", "family" : "O'Day", "given" : "Peggy A.", "non-dropping-particle" : "", "parse-names" : false, "suffix" : "" } ], "container-title" : "Journal of Colloid and Interface Science", "id" : "ITEM-2", "issue" : "2", "issued" : { "date-parts" : [ [ "2000" ] ] }, "page" : "198-212", "title" : "X-Ray Absorption Spectroscopy of Strontium(II) Coordination", "type" : "article-journal", "volume" : "222" }, "uris" : [ "http://www.mendeley.com/documents/?uuid=3f6d8d49-ac38-42e4-9426-81dc1a4b2f0f" ] } ], "mendeley" : { "formattedCitation" : "(Axe, Bunker, Anderson, &amp; Tyson, 1998; Sahai, Carroll, Roberts, &amp; O\u2019Day, 2000)", "plainTextFormattedCitation" : "(Axe, Bunker, Anderson, &amp; Tyson, 1998; Sahai, Carroll, Roberts, &amp; O\u2019Day, 2000)", "previouslyFormattedCitation" : "(Axe, Bunker, Anderson, &amp; Tyson, 1998; Sahai, Carroll, Roberts, &amp; O\u2019Day, 2000)" }, "properties" : { "noteIndex" : 0 }, "schema" : "https://github.com/citation-style-language/schema/raw/master/csl-citation.json" }</w:instrText>
      </w:r>
      <w:r w:rsidR="002B0979">
        <w:fldChar w:fldCharType="separate"/>
      </w:r>
      <w:r w:rsidR="002B0979" w:rsidRPr="002B0979">
        <w:rPr>
          <w:noProof/>
        </w:rPr>
        <w:t>(Axe, Bunker, Anderson, &amp; Tyson, 1998; Sahai, Carroll, Roberts, &amp; O’Day, 2000)</w:t>
      </w:r>
      <w:r w:rsidR="002B0979">
        <w:fldChar w:fldCharType="end"/>
      </w:r>
      <w:r w:rsidR="002B0979">
        <w:t>.</w:t>
      </w:r>
      <w:r w:rsidR="00997DC0">
        <w:t xml:space="preserve"> Modeling results of strontium behav</w:t>
      </w:r>
      <w:r w:rsidR="00CC1E62">
        <w:t>ior with go</w:t>
      </w:r>
      <w:r w:rsidR="00CD3234">
        <w:t>e</w:t>
      </w:r>
      <w:r w:rsidR="00CC1E62">
        <w:t xml:space="preserve">thite reinforce these spectroscopic results </w:t>
      </w:r>
      <w:r w:rsidR="00CC1E62">
        <w:fldChar w:fldCharType="begin" w:fldLock="1"/>
      </w:r>
      <w:r w:rsidR="00CC1E62">
        <w:instrText>ADDIN CSL_CITATION { "citationItems" : [ { "id" : "ITEM-1", "itemData" : { "DOI" : "10.1016/j.jcis.2005.11.003", "ISBN" : "0021-9797", "ISSN" : "00219797", "PMID" : "16376364", "abstract" : "Formation of inner- and outer-sphere complexes of environmentally important divalent ions on the goethite surface was examined by applying the charge distribution CD model for inner- and outer-sphere complexation. The model assumes spatial charge distribution between the surface (0-plane) and the next electrostatic plane (1-plane) for innersphere complexation and between the 1-plane and the head end of the diffuse double layer (2-plane) for the outersphere complexation. The latter approach has been used because the distance of closest approach to a charged surface may differ for different ions. The surface structural approach implies the use of a Three-Plane model for the compact part (Stern layer) of solid-solution interface, which is divided into two layers. The thickness of each layer depends on the capacitance and the local dielectric constant. The new approach has been applied to describe the adsorption of magnesium, calcium, strontium, and sulfate ions. It is shown that the concept can successfully describe the development of surface charge in the presence of Ca+2, Mg+2, Sr+2, and SO-24 as a function of loading, pH, and salt level, and also the shift in the isoelectric point (IEP) of goethite. The CD modeling revealed that, for the conditions studied, magnesium is mainly adsorbed as a bidentate innersphere complex, calcium can be a combination of bidentate innersphere and a monodentate inner- or outer-sphere complexes, and strontium is probably adsorbed as an outersphere complex. Sulfate is present as a mixture of inner- and outer-sphere monodentate complexes. Outersphere complexation is less pH dependent than innersphere complexation. The CD model predicts that the outersphere complexation of divalent cations and anions is relatively favorable at respectively low and high pH. Increase of ion loading favors the formation of innersphere complexes. ?? 2005 Elsevier Inc. All rights reserved.", "author" : [ { "dropping-particle" : "", "family" : "Rahnemaie", "given" : "Rasoul", "non-dropping-particle" : "", "parse-names" : false, "suffix" : "" }, { "dropping-particle" : "", "family" : "Hiemstra", "given" : "Tjisse", "non-dropping-particle" : "", "parse-names" : false, "suffix" : "" }, { "dropping-particle" : "", "family" : "Riemsdijk", "given" : "Willem H.", "non-dropping-particle" : "van", "parse-names" : false, "suffix" : "" } ], "container-title" : "Journal of Colloid and Interface Science", "id" : "ITEM-1", "issue" : "2", "issued" : { "date-parts" : [ [ "2006" ] ] }, "page" : "379-388", "title" : "Inner- and outer-sphere complexation of ions at the goethite-solution interface", "type" : "article-journal", "volume" : "297" }, "uris" : [ "http://www.mendeley.com/documents/?uuid=bc7bd8bf-dfa5-4a40-a41d-a9bc605717ea" ] } ], "mendeley" : { "formattedCitation" : "(Rahnemaie, Hiemstra, &amp; van Riemsdijk, 2006)", "plainTextFormattedCitation" : "(Rahnemaie, Hiemstra, &amp; van Riemsdijk, 2006)", "previouslyFormattedCitation" : "(Rahnemaie, Hiemstra, &amp; van Riemsdijk, 2006)" }, "properties" : { "noteIndex" : 0 }, "schema" : "https://github.com/citation-style-language/schema/raw/master/csl-citation.json" }</w:instrText>
      </w:r>
      <w:r w:rsidR="00CC1E62">
        <w:fldChar w:fldCharType="separate"/>
      </w:r>
      <w:r w:rsidR="00CC1E62" w:rsidRPr="00CC1E62">
        <w:rPr>
          <w:noProof/>
        </w:rPr>
        <w:t>(Rahnemaie, Hiemstra, &amp; van Riemsdijk, 2006)</w:t>
      </w:r>
      <w:r w:rsidR="00CC1E62">
        <w:fldChar w:fldCharType="end"/>
      </w:r>
      <w:r w:rsidR="00CC1E62">
        <w:t xml:space="preserve">, suggesting that barium and radium would then also form outer sphere complexes. Further modeling efforts using a comprehensive tetradentate model </w:t>
      </w:r>
      <w:r w:rsidR="00DF5ACA">
        <w:t xml:space="preserve">for iron oxides </w:t>
      </w:r>
      <w:r w:rsidR="00CC1E62">
        <w:t>developed using x-ray spectroscopy</w:t>
      </w:r>
      <w:r w:rsidR="0032024C">
        <w:t xml:space="preserve"> predicted that radium and barium would form slightly weaker complexes</w:t>
      </w:r>
      <w:r w:rsidR="00CC1E62">
        <w:t xml:space="preserve"> </w:t>
      </w:r>
      <w:r w:rsidR="00CC1E62">
        <w:fldChar w:fldCharType="begin" w:fldLock="1"/>
      </w:r>
      <w:r w:rsidR="00CC1E62">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id" : "ITEM-2", "itemData" : { "DOI" : "10.1006/jcis.2000.6756", "ISSN" : "1095-7103", "PMID" : "10767156", "abstract" : "X-Ray standing wave (XSW) measurements were made of Rb and Sr adsorbed from aqueous solutions at the rutile (110)-water interface. These experiments were performed to address the extent to which direct measurements of electrical double-layer structure are possible. The experimental results show that the Bragg XSW technique, using small-period standing waves generated by Bragg diffraction from the substrate, can precisely measure ion locations within the condensed layer and the in situ partitioning of ions between the condensed and diffuse layers. Differences in condensed layer ion positions were observed for Sr ions (measured in situ) as compared with Rb ions (in situ) and also for Sr ions (ex situ). An additional constraint on the ex situ Sr site geometry was provided by polarization-dependent surface EXAFS measurements. Such measurements can provide important constraints for the development and verification of electrical double-layer theory especially as applied to ion adsorption at the solid-water interface. Copyright 2000 Academic Press.", "author" : [ { "dropping-particle" : "", "family" : "Fenter", "given" : "Paul", "non-dropping-particle" : "", "parse-names" : false, "suffix" : "" }, { "dropping-particle" : "", "family" : "Cheng", "given" : "L.", "non-dropping-particle" : "", "parse-names" : false, "suffix" : "" }, { "dropping-particle" : "", "family" : "Rihs", "given" : "S", "non-dropping-particle" : "", "parse-names" : false, "suffix" : "" }, { "dropping-particle" : "", "family" : "Machesky", "given" : "Michael L.", "non-dropping-particle" : "", "parse-names" : false, "suffix" : "" }, { "dropping-particle" : "", "family" : "Bedzyk", "given" : "M. J.", "non-dropping-particle" : "", "parse-names" : false, "suffix" : "" }, { "dropping-particle" : "", "family" : "Sturchio", "given" : "N. C.", "non-dropping-particle" : "", "parse-names" : false, "suffix" : "" } ], "container-title" : "Journal of colloid and interface science", "id" : "ITEM-2", "issued" : { "date-parts" : [ [ "2000" ] ] }, "page" : "154-165", "title" : "Electrical Double-Layer Structure at the Rutile-Water Interface as Observed in Situ with Small-Period X-Ray Standing Waves.", "type" : "article-journal", "volume" : "225" }, "uris" : [ "http://www.mendeley.com/documents/?uuid=1386eaa8-23f6-4eaf-90a7-d7d1fb6c41f2" ] } ], "mendeley" : { "formattedCitation" : "(Fenter et al., 2000; Sverjensky, 2006)", "plainTextFormattedCitation" : "(Fenter et al., 2000; Sverjensky, 2006)", "previouslyFormattedCitation" : "(Fenter et al., 2000; Sverjensky, 2006)" }, "properties" : { "noteIndex" : 0 }, "schema" : "https://github.com/citation-style-language/schema/raw/master/csl-citation.json" }</w:instrText>
      </w:r>
      <w:r w:rsidR="00CC1E62">
        <w:fldChar w:fldCharType="separate"/>
      </w:r>
      <w:r w:rsidR="00CC1E62" w:rsidRPr="00CC1E62">
        <w:rPr>
          <w:noProof/>
        </w:rPr>
        <w:t>(Fenter et al., 2000; Sverjensky, 2006)</w:t>
      </w:r>
      <w:r w:rsidR="00CC1E62">
        <w:fldChar w:fldCharType="end"/>
      </w:r>
      <w:r w:rsidR="0032024C">
        <w:t>.</w:t>
      </w:r>
      <w:r w:rsidR="00C63F58">
        <w:t xml:space="preserve"> This prediction matches with some modeling of experimental data comparing radium and barium, though the pattern does not match as well when considering strontium data</w:t>
      </w:r>
      <w:r w:rsidR="00CC1E62">
        <w:t xml:space="preserve"> </w:t>
      </w:r>
      <w:r w:rsidR="00CC1E62">
        <w:fldChar w:fldCharType="begin" w:fldLock="1"/>
      </w:r>
      <w:r w:rsidR="00C63F58">
        <w:instrText>ADDIN CSL_CITATION { "citationItems" : [ { "id" : "ITEM-1", "itemData" : { "DOI" : "10.1186/1467-4866-9-2", "ISBN" : "1467-4866", "ISSN" : "1467-4866", "PMID" : "18205927", "abstract" : "Strontium sorption to amorphous silica and goethite was measured as a function of pH and dissolved strontium and carbonate concentrations at 25 degrees C. Strontium sorption gradually increases from 0 to 100% from pH 6 to 10 for both phases and requires multiple outer-sphere surface complexes to fit the data. All data are modeled using the triple layer model and the site-occupancy standard state; unless stated otherwise all strontium complexes are mononuclear. Strontium sorption to amorphous silica in the presence and absence of dissolved carbonate can be fit with tetradentate Sr2+ and SrOH+ complexes on the beta-plane and a monodentate Sr2+complex on the diffuse plane to account for strontium sorption at low ionic strength. Strontium sorption to goethite in the absence of dissolved carbonate can be fit with monodentate and tetradentate SrOH+ complexes and a tetradentate binuclear Sr2+ species on the beta-plane. The binuclear complex is needed to account for enhanced sorption at hgh strontium surface loadings. In the presence of dissolved carbonate additional monodentate Sr2+ and SrOH+ carbonate surface complexes on the beta-plane are needed to fit strontium sorption to goethite. Modeling strontium sorption as outer-sphere complexes is consistent with quantitative analysis of extended X-ray absorption fine structure (EXAFS) on selected sorption samples that show a single first shell of oxygen atoms around strontium indicating hydrated surface complexes at the amorphous silica and goethite surfaces. Strontium surface complexation equilibrium constants determined in this study combined with other alkaline earth surface complexation constants are used to recalibrate a predictive model based on Born solvation and crystal-chemistry theory. The model is accurate to about 0.7 log K units. More studies are needed to determine the dependence of alkaline earth sorption on ionic strength and dissolved carbonate and sulfate concentrations for the development of a robust surface complexation database to estimate alkaline earth sorption in the environment.", "author" : [ { "dropping-particle" : "", "family" : "Carroll", "given" : "Susan a", "non-dropping-particle" : "", "parse-names" : false, "suffix" : "" }, { "dropping-particle" : "", "family" : "Roberts", "given" : "Sarah K", "non-dropping-particle" : "", "parse-names" : false, "suffix" : "" }, { "dropping-particle" : "", "family" : "Criscenti", "given" : "Louise J", "non-dropping-particle" : "", "parse-names" : false, "suffix" : "" }, { "dropping-particle" : "", "family" : "O'Day", "given" : "Peggy a", "non-dropping-particle" : "", "parse-names" : false, "suffix" : "" } ], "container-title" : "Geochemical transactions", "id" : "ITEM-1", "issued" : { "date-parts" : [ [ "2008" ] ] }, "page" : "2", "title" : "Surface complexation model for strontium sorption to amorphous silica and goethite.", "type" : "article-journal", "volume" : "9" }, "uris" : [ "http://www.mendeley.com/documents/?uuid=5b1190ba-dde8-493a-8808-29ac1ba8722f" ] }, { "id" : "ITEM-2", "itemData" : { "DOI" : "10.1016/j.gca.2014.10.008", "ISSN" : "0016-7037", "author" : [ { "dropping-particle" : "", "family" : "Sajih", "given" : "M", "non-dropping-particle" : "", "parse-names" : false, "suffix" : "" }, { "dropping-particle" : "", "family" : "Bryan", "given" : "N D", "non-dropping-particle" : "", "parse-names" : false, "suffix" : "" }, { "dropping-particle" : "", "family" : "Livens", "given" : "F R", "non-dropping-particle" : "", "parse-names" : false, "suffix" : "" }, { "dropping-particle" : "", "family" : "Vaughan", "given" : "D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 ] }, "page" : "150-163", "publisher" : "Elsevier Ltd", "title" : "Adsorption of radium and barium on goethite and ferrihydrite: A kinetic and surface complexation modelling study", "type" : "article-journal", "volume" : "146" }, "uris" : [ "http://www.mendeley.com/documents/?uuid=8b7e3294-07a1-4806-9ef6-49c0afe4e0f1" ] } ], "mendeley" : { "formattedCitation" : "(Carroll, Roberts, Criscenti, &amp; O\u2019Day, 2008; Sajih et al., 2014a)", "plainTextFormattedCitation" : "(Carroll, Roberts, Criscenti, &amp; O\u2019Day, 2008; Sajih et al., 2014a)", "previouslyFormattedCitation" : "(Axe &amp; Anderson, 1995; Carroll, Roberts, Criscenti, &amp; O\u2019Day, 2008; Sajih et al., 2014a)" }, "properties" : { "noteIndex" : 0 }, "schema" : "https://github.com/citation-style-language/schema/raw/master/csl-citation.json" }</w:instrText>
      </w:r>
      <w:r w:rsidR="00CC1E62">
        <w:fldChar w:fldCharType="separate"/>
      </w:r>
      <w:r w:rsidR="00C63F58" w:rsidRPr="00C63F58">
        <w:rPr>
          <w:noProof/>
        </w:rPr>
        <w:t>(Carroll, Roberts, Criscenti, &amp; O’Day, 2008; Sajih et al., 2014a)</w:t>
      </w:r>
      <w:r w:rsidR="00CC1E62">
        <w:fldChar w:fldCharType="end"/>
      </w:r>
      <w:r w:rsidR="00CC1E62">
        <w:t>.</w:t>
      </w:r>
      <w:r w:rsidR="00DF5ACA">
        <w:t xml:space="preserve"> </w:t>
      </w:r>
      <w:r w:rsidR="00C63F58">
        <w:t>These comparisons have their limitations since many different reaction formulations are used, eve</w:t>
      </w:r>
      <w:r w:rsidR="00152B83">
        <w:t xml:space="preserve">n though they all fall under a single site </w:t>
      </w:r>
      <w:r w:rsidR="00C63F58">
        <w:t xml:space="preserve">tetradentate model. </w:t>
      </w:r>
      <w:r w:rsidR="00025E80">
        <w:t xml:space="preserve">These uncertainties underscore the need </w:t>
      </w:r>
      <w:r w:rsidR="00C63F58">
        <w:t xml:space="preserve">study </w:t>
      </w:r>
      <w:r w:rsidR="002B2259">
        <w:t>specific radium behavior</w:t>
      </w:r>
      <w:r w:rsidR="00C63F58">
        <w:t xml:space="preserve">, </w:t>
      </w:r>
      <w:r w:rsidR="002B2259">
        <w:t>comparing with model predicted behav</w:t>
      </w:r>
      <w:r w:rsidR="0065100B">
        <w:t>ior based on analogs</w:t>
      </w:r>
      <w:r w:rsidR="003C4F0E">
        <w:t>. This further motivates the need to develop the data set constraining radium behavior</w:t>
      </w:r>
      <w:r w:rsidR="00025E80">
        <w:t xml:space="preserve"> even on the relatively well studied iron oxides</w:t>
      </w:r>
      <w:r w:rsidR="003C4F0E">
        <w:t>.</w:t>
      </w:r>
    </w:p>
    <w:p w14:paraId="4DDC3865" w14:textId="7D3545B6" w:rsidR="004D265C" w:rsidRDefault="00B261B9" w:rsidP="00B53860">
      <w:pPr>
        <w:spacing w:line="360" w:lineRule="auto"/>
        <w:ind w:firstLine="720"/>
      </w:pPr>
      <w:r>
        <w:lastRenderedPageBreak/>
        <w:t>Surface complexation modeling of radium behavior on sodium montm</w:t>
      </w:r>
      <w:r w:rsidR="00576FCF">
        <w:t>orillonite was also fit using two</w:t>
      </w:r>
      <w:r w:rsidR="00881F32">
        <w:t xml:space="preserve"> monodentate reaction</w:t>
      </w:r>
      <w:r w:rsidR="00576FCF">
        <w:t xml:space="preserve">s, </w:t>
      </w:r>
      <w:r>
        <w:t>as seen in figure 4</w:t>
      </w:r>
      <w:r w:rsidR="006B3EA5">
        <w:t>, and in the fitt</w:t>
      </w:r>
      <w:r w:rsidR="00733356">
        <w:t>ed reaction constants in table 2</w:t>
      </w:r>
      <w:r>
        <w:t>. Unlike the model for the iron oxides though, it was necessary to include an exchange reaction where radium displaced sodium</w:t>
      </w:r>
      <w:r w:rsidR="00AF2CAB">
        <w:t xml:space="preserve"> in the inner layer of the clay. This is a commonly used technique to predict metal sorption behavior with clays</w:t>
      </w:r>
      <w:r w:rsidR="009E1276">
        <w:t>, and explains the large extent of sorption over the whole pH range</w:t>
      </w:r>
      <w:r w:rsidR="00AF2CAB">
        <w:t xml:space="preserve"> </w:t>
      </w:r>
      <w:r w:rsidR="00AF2CAB">
        <w:fldChar w:fldCharType="begin" w:fldLock="1"/>
      </w:r>
      <w:r w:rsidR="002C3E2F">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id" : "ITEM-2", "itemData" : { "DOI" : "10.1006/jcis.1998.5947", "ISBN" : "0021-9797", "ISSN" : "1095-7103", "PMID" : "9924106", "abstract" : "A consistent thermodynamic model is developed for metal sorption on expanding 2:1 layer clays such as montmorillonite. The particle of clay, including lamellae and interlayers, is represented as a porous solid bearing a permanent negative charge (resulting from isomorphic substitution) with an infinite plane interface (i.e., edges) with the solution. Cation exchange occurs inside the clay particle as the result of the negative potential of the clay. Surface complexation reactions take place at the interface whose surface charge and potential are pH dependent. The potential in the bulk of the clay and near the interface, as well as the surface potential-surface charge density relation, are calculated taking into account the effect of the permanent negative charge. The results are discussed and compared with the classic Gouy-Chapman theory. A subroutine (Clayeql) with the new potential-charge relationships is implemented in the thermodynamic equilibrium program Mineql +3.0 and is used to fit an extensive published experimental data set on adsorption of transition metals on montmorillonite. The model is shown not only to fit satisfactorily all the data, but also to explain specific features of adsorption on clays compared to oxides. In particular, the increase in the surface concentration of protons with decreasing ionic strength is successfully reproduced and the weaker dependence of metal sorption on pH compared to oxides is correctly fitted. Copyright 1999 Academic Press.", "author" : [ { "dropping-particle" : "", "family" : "Kraepiel", "given" : "Aml", "non-dropping-particle" : "", "parse-names" : false, "suffix" : "" }, { "dropping-particle" : "", "family" : "Keiler", "given" : "Kenneth C", "non-dropping-particle" : "", "parse-names" : false, "suffix" : "" }, { "dropping-particle" : "", "family" : "Morel", "given" : "Fran\u00e7ois M M", "non-dropping-particle" : "", "parse-names" : false, "suffix" : "" } ], "container-title" : "Journal of colloid and interface science", "id" : "ITEM-2", "issue" : "1", "issued" : { "date-parts" : [ [ "1999" ] ] }, "page" : "43-54", "title" : "A Model for Metal Adsorption on Montmorillonite.", "type" : "article-journal", "volume" : "210" }, "uris" : [ "http://www.mendeley.com/documents/?uuid=71f3aedf-1c31-4b31-9e61-20fc24f3bc99" ] } ], "mendeley" : { "formattedCitation" : "(Michael H. Bradbury &amp; Baeyens, 2005; Kraepiel et al., 1999)", "plainTextFormattedCitation" : "(Michael H. Bradbury &amp; Baeyens, 2005; Kraepiel et al., 1999)", "previouslyFormattedCitation" : "(Michael H. Bradbury &amp; Baeyens, 2005; Kraepiel et al., 1999)" }, "properties" : { "noteIndex" : 0 }, "schema" : "https://github.com/citation-style-language/schema/raw/master/csl-citation.json" }</w:instrText>
      </w:r>
      <w:r w:rsidR="00AF2CAB">
        <w:fldChar w:fldCharType="separate"/>
      </w:r>
      <w:r w:rsidR="002C3E2F" w:rsidRPr="002C3E2F">
        <w:rPr>
          <w:noProof/>
        </w:rPr>
        <w:t>(Michael H. Bradbury &amp; Baeyens, 2005; Kraepiel et al., 1999)</w:t>
      </w:r>
      <w:r w:rsidR="00AF2CAB">
        <w:fldChar w:fldCharType="end"/>
      </w:r>
      <w:r w:rsidR="00471810">
        <w:t xml:space="preserve">. </w:t>
      </w:r>
      <w:r w:rsidR="00624C90">
        <w:t xml:space="preserve">X-ray absorption spectroscopy studies of the analog compound, barium, with montmorillonite confirm this, finding the formation of both inner sphere and outer sphere complexes </w:t>
      </w:r>
      <w:r w:rsidR="00624C90">
        <w:fldChar w:fldCharType="begin" w:fldLock="1"/>
      </w:r>
      <w:r w:rsidR="00624C90">
        <w:instrText>ADDIN CSL_CITATION { "citationItems" : [ { "id" : "ITEM-1",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1", "issue" : "3", "issued" : { "date-parts" : [ [ "2001" ] ] }, "page" : "239-249", "title" : "Adsorption of barium(II) on montmorillonite: An EXAFS study", "type" : "article-journal", "volume" : "190" }, "uris" : [ "http://www.mendeley.com/documents/?uuid=8ef71975-a5ff-4ee0-973e-99061019d257" ] } ], "mendeley" : { "formattedCitation" : "(P. C. Zhang et al., 2001)", "plainTextFormattedCitation" : "(P. C. Zhang et al., 2001)", "previouslyFormattedCitation" : "(P. C. Zhang et al., 2001)" }, "properties" : { "noteIndex" : 0 }, "schema" : "https://github.com/citation-style-language/schema/raw/master/csl-citation.json" }</w:instrText>
      </w:r>
      <w:r w:rsidR="00624C90">
        <w:fldChar w:fldCharType="separate"/>
      </w:r>
      <w:r w:rsidR="00624C90" w:rsidRPr="00624C90">
        <w:rPr>
          <w:noProof/>
        </w:rPr>
        <w:t>(P. C. Zhang et al., 2001)</w:t>
      </w:r>
      <w:r w:rsidR="00624C90">
        <w:fldChar w:fldCharType="end"/>
      </w:r>
      <w:r w:rsidR="00624C90">
        <w:t xml:space="preserve">, which matches with the need for both an exchange reaction and surface reaction to model radium behavior here. </w:t>
      </w:r>
      <w:r w:rsidR="009E1276">
        <w:t>Previous models of metal sorption to clays used a more complex scheme for surface behavior, including multiple types of sites to represent surface sorption</w:t>
      </w:r>
      <w:r w:rsidR="00244302">
        <w:t xml:space="preserve"> using the strong and weak site formulation described for ferrihydrite</w:t>
      </w:r>
      <w:r w:rsidR="009E1276">
        <w:t xml:space="preserve"> </w:t>
      </w:r>
      <w:r w:rsidR="009E1276">
        <w:fldChar w:fldCharType="begin" w:fldLock="1"/>
      </w:r>
      <w:r w:rsidR="00853600">
        <w:instrText>ADDIN CSL_CITATION { "citationItems" : [ { "id" : "ITEM-1", "itemData" : { "DOI" : "10.1016/S0016-7037(02)00841-4", "ISSN" : "00167037", "abstract" : "The 2-site protolysis no electrostatics surface complexation and cation exchange (2SPNE/CE) model used in previous work to model the sorption of Ni and Zn on Na- and Ca-montmorillonites was applied to sorption edges and isotherms measured for Eu on these two montmorillonite forms. The aim was to further test the applicability of the sorption model on a trivalent element with a more complex aqueous chemistry. An additional reason for choosing Eu was that it is considered to be a good chemical analogue for other lanthanides and trivalent actinides. With site types, site capacities, and protolysis constants fixed at the values in the Ni/Zn studies, all of the measured sorption edge data could be modelled using cation exchange and the monodentate surface species, ???SsOEu2+, ???SsOEuOH+ and ???SsOEu(OH)-3, on the strong site type. However, an additional modelling study showed that the same data were almost equally well described by considering bidentate surface complexes, (???SsO)2Eu+ and (???SsO)2Eu(OH)2-, and cation exchange. To model the sorption isotherm measurements up to pH = 7.2, only one additional weak site surface complex was required, ???Sw1OEu2+ for the monodentate case and (Sw1O)2Eu+ for the bidentate case. Selectivity coefficients are given for Eu3+-Ca2+ and Eu3+-Na+ exchange on the planar sites and surface complexation constants for monodentate and bidentate Eu surface species on the edge sites of montmorillonite. Copyright ?? 2002 Elsevier Science Ltd.", "author" : [ { "dropping-particle" : "", "family" : "Bradbury", "given" : "M. H.", "non-dropping-particle" : "", "parse-names" : false, "suffix" : "" }, { "dropping-particle" : "", "family" : "Baeyens", "given" : "B.", "non-dropping-particle" : "", "parse-names" : false, "suffix" : "" } ], "container-title" : "Geochimica et Cosmochimica Acta", "id" : "ITEM-1", "issue" : "13", "issued" : { "date-parts" : [ [ "2002" ] ] }, "page" : "2325-2334", "title" : "Sorption of Eu on Na- and Ca-montmorillonites: Experimental investigations and modelling with cation exchange and surface complexation", "type" : "article-journal", "volume" : "66" }, "uris" : [ "http://www.mendeley.com/documents/?uuid=4ec3863d-0edd-42a0-baed-a89914fcb687" ] } ], "mendeley" : { "formattedCitation" : "(M. H. Bradbury &amp; Baeyens, 2002)", "plainTextFormattedCitation" : "(M. H. Bradbury &amp; Baeyens, 2002)", "previouslyFormattedCitation" : "(M. H. Bradbury &amp; Baeyens, 2002)" }, "properties" : { "noteIndex" : 0 }, "schema" : "https://github.com/citation-style-language/schema/raw/master/csl-citation.json" }</w:instrText>
      </w:r>
      <w:r w:rsidR="009E1276">
        <w:fldChar w:fldCharType="separate"/>
      </w:r>
      <w:r w:rsidR="009E1276" w:rsidRPr="009E1276">
        <w:rPr>
          <w:noProof/>
        </w:rPr>
        <w:t>(M. H. Bradbury &amp; Baeyens, 2002)</w:t>
      </w:r>
      <w:r w:rsidR="009E1276">
        <w:fldChar w:fldCharType="end"/>
      </w:r>
      <w:r w:rsidR="009E1276">
        <w:t>.</w:t>
      </w:r>
      <w:r w:rsidR="00244302">
        <w:t xml:space="preserve"> A 2 site model with exchange</w:t>
      </w:r>
      <w:r w:rsidR="00FD154D">
        <w:t xml:space="preserve"> was considered, fitting</w:t>
      </w:r>
      <w:r w:rsidR="00244302">
        <w:t xml:space="preserve"> to the experimental data</w:t>
      </w:r>
      <w:r w:rsidR="00FD154D">
        <w:t xml:space="preserve"> better than single site model</w:t>
      </w:r>
      <w:r w:rsidR="00244302">
        <w:t>, though the two sites do not easily compare to previously described “strong” and “weak” sites</w:t>
      </w:r>
      <w:r w:rsidR="007D74C6">
        <w:t>, as both are responsible for sorption at experimental levels of radium</w:t>
      </w:r>
      <w:r w:rsidR="008F5580">
        <w:t>, instead replicating much of the behavior seen with two monodentate reactions</w:t>
      </w:r>
      <w:r w:rsidR="007D74C6">
        <w:t xml:space="preserve"> [SUPPORTING INFORMATION]</w:t>
      </w:r>
      <w:r w:rsidR="00244302">
        <w:t xml:space="preserve"> </w:t>
      </w:r>
      <w:r w:rsidR="00244302">
        <w:fldChar w:fldCharType="begin" w:fldLock="1"/>
      </w:r>
      <w:r w:rsidR="00B03733">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244302">
        <w:fldChar w:fldCharType="separate"/>
      </w:r>
      <w:r w:rsidR="00244302" w:rsidRPr="00244302">
        <w:rPr>
          <w:noProof/>
        </w:rPr>
        <w:t>(Dzombak &amp; Morel, 1990)</w:t>
      </w:r>
      <w:r w:rsidR="00244302">
        <w:fldChar w:fldCharType="end"/>
      </w:r>
      <w:r w:rsidR="00244302">
        <w:t>.</w:t>
      </w:r>
      <w:r w:rsidR="0086420D">
        <w:t xml:space="preserve"> </w:t>
      </w:r>
      <w:r w:rsidR="00FD154D">
        <w:t>The discussion</w:t>
      </w:r>
      <w:r w:rsidR="00090247">
        <w:t xml:space="preserve"> following</w:t>
      </w:r>
      <w:r w:rsidR="00FD154D">
        <w:t xml:space="preserve"> focuses on the single site model, which rea</w:t>
      </w:r>
      <w:r w:rsidR="00090247">
        <w:t>dily allows comparison between reactions with the different mineral surfaces</w:t>
      </w:r>
      <w:r w:rsidR="00FD154D">
        <w:t xml:space="preserve">. </w:t>
      </w:r>
      <w:r w:rsidR="009E1276">
        <w:t>The presence of exchange</w:t>
      </w:r>
      <w:r w:rsidR="007B3C17">
        <w:t xml:space="preserve"> in this simplified model</w:t>
      </w:r>
      <w:r w:rsidR="009E1276">
        <w:t xml:space="preserve"> certainly accounts for the significant extent of sorption at acidic pHs, however, the fitted surface complexation constants also suggest that radium binds more strongly with the clay surface than either of the iron oxides, eve</w:t>
      </w:r>
      <w:r w:rsidR="00624C90">
        <w:t xml:space="preserve">n after accounting for exchange, which matches with the sorption isotherm results. </w:t>
      </w:r>
    </w:p>
    <w:p w14:paraId="60B5A7D8" w14:textId="1F6A2D9A" w:rsidR="003703BC" w:rsidRDefault="00624C90" w:rsidP="00B53860">
      <w:pPr>
        <w:spacing w:line="360" w:lineRule="auto"/>
        <w:ind w:firstLine="720"/>
      </w:pPr>
      <w:r>
        <w:t xml:space="preserve">Unfortunately, there is a limited data set that uses surface complexation modeling to examine group II cation behavior with montmorillonites. There is, however, a broad base of literature examining the strength of exchange and surface reactions with other metals </w:t>
      </w:r>
      <w:r>
        <w:fldChar w:fldCharType="begin" w:fldLock="1"/>
      </w:r>
      <w:r w:rsidR="00162120">
        <w:instrText>ADDIN CSL_CITATION { "citationItems" : [ { "id" : "ITEM-1", "itemData" : { "DOI" : "10.1016/S0016-7037(02)00841-4", "ISSN" : "00167037", "abstract" : "The 2-site protolysis no electrostatics surface complexation and cation exchange (2SPNE/CE) model used in previous work to model the sorption of Ni and Zn on Na- and Ca-montmorillonites was applied to sorption edges and isotherms measured for Eu on these two montmorillonite forms. The aim was to further test the applicability of the sorption model on a trivalent element with a more complex aqueous chemistry. An additional reason for choosing Eu was that it is considered to be a good chemical analogue for other lanthanides and trivalent actinides. With site types, site capacities, and protolysis constants fixed at the values in the Ni/Zn studies, all of the measured sorption edge data could be modelled using cation exchange and the monodentate surface species, ???SsOEu2+, ???SsOEuOH+ and ???SsOEu(OH)-3, on the strong site type. However, an additional modelling study showed that the same data were almost equally well described by considering bidentate surface complexes, (???SsO)2Eu+ and (???SsO)2Eu(OH)2-, and cation exchange. To model the sorption isotherm measurements up to pH = 7.2, only one additional weak site surface complex was required, ???Sw1OEu2+ for the monodentate case and (Sw1O)2Eu+ for the bidentate case. Selectivity coefficients are given for Eu3+-Ca2+ and Eu3+-Na+ exchange on the planar sites and surface complexation constants for monodentate and bidentate Eu surface species on the edge sites of montmorillonite. Copyright ?? 2002 Elsevier Science Ltd.", "author" : [ { "dropping-particle" : "", "family" : "Bradbury", "given" : "M. H.", "non-dropping-particle" : "", "parse-names" : false, "suffix" : "" }, { "dropping-particle" : "", "family" : "Baeyens", "given" : "B.", "non-dropping-particle" : "", "parse-names" : false, "suffix" : "" } ], "container-title" : "Geochimica et Cosmochimica Acta", "id" : "ITEM-1", "issue" : "13", "issued" : { "date-parts" : [ [ "2002" ] ] }, "page" : "2325-2334", "title" : "Sorption of Eu on Na- and Ca-montmorillonites: Experimental investigations and modelling with cation exchange and surface complexation", "type" : "article-journal", "volume" : "66" }, "uris" : [ "http://www.mendeley.com/documents/?uuid=4ec3863d-0edd-42a0-baed-a89914fcb687" ] }, { "id" : "ITEM-2",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2", "issue" : "23", "issued" : { "date-parts" : [ [ "2005" ] ] }, "page" : "5403-5412", "title" : "Sorption of Eu(III)/Cm(III) on Ca-montmorillonite and Na-illite. Part 2: Surface complexation modelling", "type" : "article-journal", "volume" : "69" }, "uris" : [ "http://www.mendeley.com/documents/?uuid=ac497f55-14cf-4f9d-986a-976768c3508b" ] }, { "id" : "ITEM-3",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3",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 H. Bradbury &amp; Baeyens, 2002; Michael H. Bradbury &amp; Baeyens, 2005; Mike H. Bradbury et al., 2005)", "plainTextFormattedCitation" : "(M. H. Bradbury &amp; Baeyens, 2002; Michael H. Bradbury &amp; Baeyens, 2005; Mike H. Bradbury et al., 2005)", "previouslyFormattedCitation" : "(M. H. Bradbury &amp; Baeyens, 2002; Michael H. Bradbury &amp; Baeyens, 2005; Mike H. Bradbury et al., 2005)" }, "properties" : { "noteIndex" : 0 }, "schema" : "https://github.com/citation-style-language/schema/raw/master/csl-citation.json" }</w:instrText>
      </w:r>
      <w:r>
        <w:fldChar w:fldCharType="separate"/>
      </w:r>
      <w:r w:rsidRPr="00624C90">
        <w:rPr>
          <w:noProof/>
        </w:rPr>
        <w:t>(M. H. Bradbury &amp; Baeyens, 2002; Michael H. Bradbury &amp; Baeyens, 2005; Mike H. Bradbury et al., 2005)</w:t>
      </w:r>
      <w:r>
        <w:fldChar w:fldCharType="end"/>
      </w:r>
      <w:r>
        <w:t xml:space="preserve">. </w:t>
      </w:r>
      <w:r w:rsidR="00DC7B2B">
        <w:t xml:space="preserve">Selectivity coefficients for other metals </w:t>
      </w:r>
      <w:r w:rsidR="009B4C95">
        <w:t>and</w:t>
      </w:r>
      <w:r w:rsidR="00DC7B2B">
        <w:t xml:space="preserve"> sodium montmorillonite</w:t>
      </w:r>
      <w:r w:rsidR="009B4C95">
        <w:t xml:space="preserve"> have been calculated previously</w:t>
      </w:r>
      <w:r>
        <w:t xml:space="preserve"> in these works</w:t>
      </w:r>
      <w:r w:rsidR="009B4C95">
        <w:t>, showing a range of values from 0.7 up to 398. The calculated selectivity coefficient for radium</w:t>
      </w:r>
      <w:r w:rsidR="001B1D11">
        <w:t xml:space="preserve"> here</w:t>
      </w:r>
      <w:r w:rsidR="009B4C95">
        <w:t xml:space="preserve"> is 1.41, which</w:t>
      </w:r>
      <w:r w:rsidR="00A567D9">
        <w:t xml:space="preserve"> suggests that</w:t>
      </w:r>
      <w:r w:rsidR="00853600">
        <w:t xml:space="preserve"> radium could e</w:t>
      </w:r>
      <w:r w:rsidR="009B4C95">
        <w:t>asily be displaced by other metals</w:t>
      </w:r>
      <w:r w:rsidR="00853600">
        <w:t xml:space="preserve">. This matches with observations that increases in salinity result in radium displacement </w:t>
      </w:r>
      <w:r w:rsidR="00853600">
        <w:fldChar w:fldCharType="begin" w:fldLock="1"/>
      </w:r>
      <w:r w:rsidR="002E3DC7">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2", "issued" : { "date-parts" : [ [ "2014" ] ] }, "number-of-pages" : "33-105", "title" : "Radium in the Environment", "type" : "report" }, "uris" : [ "http://www.mendeley.com/documents/?uuid=a8022c27-927c-40b1-bff4-50c6e5d0b945" ] } ], "mendeley" : { "formattedCitation" : "(Beck &amp; Cochran, 2013; Fesenko, Carvalho, Martin, Moore, &amp; Yankovich, 2014)", "plainTextFormattedCitation" : "(Beck &amp; Cochran, 2013; Fesenko, Carvalho, Martin, Moore, &amp; Yankovich, 2014)", "previouslyFormattedCitation" : "(Beck &amp; Cochran, 2013; Fesenko, Carvalho, Martin, Moore, &amp; Yankovich, 2014)" }, "properties" : { "noteIndex" : 0 }, "schema" : "https://github.com/citation-style-language/schema/raw/master/csl-citation.json" }</w:instrText>
      </w:r>
      <w:r w:rsidR="00853600">
        <w:fldChar w:fldCharType="separate"/>
      </w:r>
      <w:r w:rsidR="00853600" w:rsidRPr="00853600">
        <w:rPr>
          <w:noProof/>
        </w:rPr>
        <w:t>(Beck &amp; Cochran, 2013; Fesenko, Carvalho, Martin, Moore, &amp; Yankovich, 2014)</w:t>
      </w:r>
      <w:r w:rsidR="00853600">
        <w:fldChar w:fldCharType="end"/>
      </w:r>
      <w:r w:rsidR="00DC7B2B">
        <w:t>.</w:t>
      </w:r>
      <w:r>
        <w:t xml:space="preserve"> Comparisons of typical surface site reactions reveal a different story, where</w:t>
      </w:r>
      <w:r w:rsidR="00162120">
        <w:t xml:space="preserve"> the</w:t>
      </w:r>
      <w:r>
        <w:t xml:space="preserve"> radium binding </w:t>
      </w:r>
      <w:r w:rsidR="00162120">
        <w:t>found here is</w:t>
      </w:r>
      <w:r>
        <w:t xml:space="preserve"> significantly stronger than that </w:t>
      </w:r>
      <w:r w:rsidR="00162120">
        <w:t>found for</w:t>
      </w:r>
      <w:r>
        <w:t xml:space="preserve"> other </w:t>
      </w:r>
      <w:r w:rsidR="00154DE2">
        <w:t xml:space="preserve">hazardous </w:t>
      </w:r>
      <w:r>
        <w:t>metals such as uranium, americium</w:t>
      </w:r>
      <w:r w:rsidR="00162120">
        <w:t xml:space="preserve">, manganese, and cadmium, though not as strong as that of tin </w:t>
      </w:r>
      <w:r w:rsidR="00162120">
        <w:fldChar w:fldCharType="begin" w:fldLock="1"/>
      </w:r>
      <w:r w:rsidR="00DC4D83">
        <w:instrText>ADDIN CSL_CITATION { "citationItems" : [ { "id" : "ITEM-1", "itemData" : { "author" : [ { "dropping-particle" : "", "family" : "Gorgeon", "given" : "L.", "non-dropping-particle" : "", "parse-names" : false, "suffix" : "" } ], "id" : "ITEM-1", "issued" : { "date-parts" : [ [ "1994" ] ] }, "publisher" : "Universite Paris", "title" : "Contribution \u00e0 la Mod\u00e9lisation Physico-Chimique de la Retention de Radio\u00e9l\u00e9ments \u00e0 Vie Longue par des Mat\u00e9riaux Argileux", "type" : "thesis" }, "uris" : [ "http://www.mendeley.com/documents/?uuid=78c8246e-c3b8-4300-a4d4-e582450c9a0d" ] }, { "id" : "ITEM-2",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2",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id" : "ITEM-3", "itemData" : { "DOI" : "10.2136/sssaj1993.03615995005700060017x", "ISSN" : "0361-5995", "author" : [ { "dropping-particle" : "", "family" : "Zachara", "given" : "J. M.", "non-dropping-particle" : "", "parse-names" : false, "suffix" : "" }, { "dropping-particle" : "", "family" : "Smith", "given" : "S. C.", "non-dropping-particle" : "", "parse-names" : false, "suffix" : "" }, { "dropping-particle" : "", "family" : "McKinley", "given" : "J. P.", "non-dropping-particle" : "", "parse-names" : false, "suffix" : "" }, { "dropping-particle" : "", "family" : "Resch", "given" : "C. T.", "non-dropping-particle" : "", "parse-names" : false, "suffix" : "" } ], "container-title" : "Soil Science Society of America Journal", "id" : "ITEM-3", "issue" : "6", "issued" : { "date-parts" : [ [ "1993" ] ] }, "page" : "1491", "title" : "Cadmium Sorption on Specimen and Soil Smectites in Sodium and Calcium Electrolytes", "type" : "article-journal", "volume" : "57" }, "uris" : [ "http://www.mendeley.com/documents/?uuid=b6e8aba5-a9a3-4341-b67f-8a5c3ca78f78" ] } ], "mendeley" : { "formattedCitation" : "(Michael H. Bradbury &amp; Baeyens, 2005; Gorgeon, 1994; Zachara, Smith, McKinley, &amp; Resch, 1993)", "plainTextFormattedCitation" : "(Michael H. Bradbury &amp; Baeyens, 2005; Gorgeon, 1994; Zachara, Smith, McKinley, &amp; Resch, 1993)", "previouslyFormattedCitation" : "(Michael H. Bradbury &amp; Baeyens, 2005; Gorgeon, 1994; Zachara, Smith, McKinley, &amp; Resch, 1993)" }, "properties" : { "noteIndex" : 0 }, "schema" : "https://github.com/citation-style-language/schema/raw/master/csl-citation.json" }</w:instrText>
      </w:r>
      <w:r w:rsidR="00162120">
        <w:fldChar w:fldCharType="separate"/>
      </w:r>
      <w:r w:rsidR="00162120" w:rsidRPr="00162120">
        <w:rPr>
          <w:noProof/>
        </w:rPr>
        <w:t xml:space="preserve">(Michael H. Bradbury </w:t>
      </w:r>
      <w:r w:rsidR="00162120" w:rsidRPr="00162120">
        <w:rPr>
          <w:noProof/>
        </w:rPr>
        <w:lastRenderedPageBreak/>
        <w:t>&amp; Baeyens, 2005; Gorgeon, 1994; Zachara, Smith, McKinley, &amp; Resch, 1993)</w:t>
      </w:r>
      <w:r w:rsidR="00162120">
        <w:fldChar w:fldCharType="end"/>
      </w:r>
      <w:r w:rsidR="00162120">
        <w:t xml:space="preserve">. </w:t>
      </w:r>
      <w:r w:rsidR="00154DE2">
        <w:t>This suggests therefore that interactions between multiple metals with a clay surface will be intricate, resulting in significantly different competition for the various available sites.</w:t>
      </w:r>
      <w:r w:rsidR="00881F32">
        <w:t xml:space="preserve"> This is of particular importance in high salinity systems, where the dissolved metal composition will affect radium displacement from mineral surfaces.</w:t>
      </w:r>
    </w:p>
    <w:p w14:paraId="030170AF" w14:textId="534F0EA7" w:rsidR="008F1045" w:rsidRDefault="00DC4D83" w:rsidP="00B53860">
      <w:pPr>
        <w:spacing w:line="360" w:lineRule="auto"/>
      </w:pPr>
      <w:r>
        <w:tab/>
        <w:t xml:space="preserve">Lastly, pyrite experimental data was fit using </w:t>
      </w:r>
      <w:r w:rsidR="00E17906">
        <w:t>the same method as described for the others, however, the surface reactions bear some difference owing to the nature of the surface being mo</w:t>
      </w:r>
      <w:r w:rsidR="00616231">
        <w:t>deled, as can be seen in table 2</w:t>
      </w:r>
      <w:bookmarkStart w:id="5" w:name="_GoBack"/>
      <w:bookmarkEnd w:id="5"/>
      <w:r w:rsidR="00E17906">
        <w:t>. The data fit is acceptable for the experimental data, though it is not as good as for the montmorillonite or iron oxides, which indicates that a simple complexation model may not be sufficient to describe the observed behavior. Reactions with the protonated site were considered, but</w:t>
      </w:r>
      <w:r w:rsidR="00D15281">
        <w:t xml:space="preserve"> did not fit the data</w:t>
      </w:r>
      <w:r w:rsidR="00E17906">
        <w:t>. The fitted reaction constant is also the lowest of all of the fitted reaction constants found here by multiple log K units, suggesting that pyrite is the weakest sorbent of all those considered here. This is reinforced by the observation of limited radium sorption over all pH ranges.</w:t>
      </w:r>
    </w:p>
    <w:p w14:paraId="3B1A432A" w14:textId="191A6216" w:rsidR="00E17906" w:rsidRDefault="00E17906" w:rsidP="00B53860">
      <w:pPr>
        <w:spacing w:line="360" w:lineRule="auto"/>
      </w:pPr>
      <w:r>
        <w:tab/>
      </w:r>
      <w:r w:rsidR="000850CC">
        <w:t xml:space="preserve">Surface complexation modeling of the pyrite surface is a particularly difficult problem, owing to the high reactivity of the pyrite surface with any available oxidant </w:t>
      </w:r>
      <w:r w:rsidR="000850CC">
        <w:fldChar w:fldCharType="begin" w:fldLock="1"/>
      </w:r>
      <w:r w:rsidR="000850CC">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mendeley" : { "formattedCitation" : "(Murphy &amp; Strongin, 2009)", "plainTextFormattedCitation" : "(Murphy &amp; Strongin, 2009)", "previouslyFormattedCitation" : "(Murphy &amp; Strongin, 2009)" }, "properties" : { "noteIndex" : 0 }, "schema" : "https://github.com/citation-style-language/schema/raw/master/csl-citation.json" }</w:instrText>
      </w:r>
      <w:r w:rsidR="000850CC">
        <w:fldChar w:fldCharType="separate"/>
      </w:r>
      <w:r w:rsidR="000850CC" w:rsidRPr="000850CC">
        <w:rPr>
          <w:noProof/>
        </w:rPr>
        <w:t>(Murphy &amp; Strongin, 2009)</w:t>
      </w:r>
      <w:r w:rsidR="000850CC">
        <w:fldChar w:fldCharType="end"/>
      </w:r>
      <w:r w:rsidR="000850CC">
        <w:t xml:space="preserve">. Examination of sorption of strontium to a clean, unoxidized pyrite surface found that no sorption </w:t>
      </w:r>
      <w:r w:rsidR="003A3B64">
        <w:t>occurred</w:t>
      </w:r>
      <w:r w:rsidR="000850CC">
        <w:t>, matching the relatively low amount of sorption observed for pyrite, using surface complexation modeling only to determine sorption to</w:t>
      </w:r>
      <w:r w:rsidR="00AB12D0">
        <w:t xml:space="preserve"> the</w:t>
      </w:r>
      <w:r w:rsidR="000850CC">
        <w:t xml:space="preserve"> oxidized pyrite </w:t>
      </w:r>
      <w:r w:rsidR="00AB12D0">
        <w:t>surface</w:t>
      </w:r>
      <w:r w:rsidR="003A3B64">
        <w:t xml:space="preserve"> </w:t>
      </w:r>
      <w:r w:rsidR="003A3B64">
        <w:fldChar w:fldCharType="begin" w:fldLock="1"/>
      </w:r>
      <w:r w:rsidR="003A3B64">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Naveau et al., 2006)", "plainTextFormattedCitation" : "(Naveau et al., 2006)", "previouslyFormattedCitation" : "(Naveau et al., 2006)" }, "properties" : { "noteIndex" : 0 }, "schema" : "https://github.com/citation-style-language/schema/raw/master/csl-citation.json" }</w:instrText>
      </w:r>
      <w:r w:rsidR="003A3B64">
        <w:fldChar w:fldCharType="separate"/>
      </w:r>
      <w:r w:rsidR="003A3B64" w:rsidRPr="003A3B64">
        <w:rPr>
          <w:noProof/>
        </w:rPr>
        <w:t>(Naveau et al., 2006)</w:t>
      </w:r>
      <w:r w:rsidR="003A3B64">
        <w:fldChar w:fldCharType="end"/>
      </w:r>
      <w:r w:rsidR="000850CC">
        <w:t>.</w:t>
      </w:r>
      <w:r w:rsidR="003A3B64">
        <w:t xml:space="preserve"> An earlier study of pyrite behavior with other non-</w:t>
      </w:r>
      <w:r w:rsidR="00414755">
        <w:t>redox active</w:t>
      </w:r>
      <w:r w:rsidR="003A3B64">
        <w:t xml:space="preserve"> metals made no assumption of surface behavior, other than the existence of a protonated site </w:t>
      </w:r>
      <w:r w:rsidR="003A3B64">
        <w:fldChar w:fldCharType="begin" w:fldLock="1"/>
      </w:r>
      <w:r w:rsidR="00D24816">
        <w:instrText>ADDIN CSL_CITATION { "citationItems" : [ { "id" : "ITEM-1", "itemData" : { "DOI" : "10.1016/0016-7037(91)90094-L", "ISSN" : "00167037", "abstract" : "Interactions between pyrite and dissolved Ca2+, Mn2+, Co2+, Ni2+, Cd2+, and Zn2+ were studied as a function of pH, ionic strength, and adsorbate concentration in NaCl solutions and in seawater. Apparent adsorption constants were calculated using an ion-exchange surface complexation model, and second-order rate constants for the sorption of Co2+, Ni2+, Cd2+, and Zn2+ were calculated from their uptake kinetics. Apparent adsorption constants generally varied by less than an order of magnitude, except for Ca2+ which exhibited complex behavior. The apparent adsorption constants decreased in the order Co2+ &gt; Cd2+ &gt; Mn2+ &gt; Ni2+ &gt; Ca2+ &gt; Zn2+. The ranking of the apparent adsorption constants does not correlate with the first hydrolysis constants of the adsorbates or the solubility products of their sulfide minerals. The behavior of the second-order forward and reverse rate constants in different solutions indicates that adsorption is more complex than the second-order reaction model described by the ion exchange surface complexation model. The forward sorption reaction rate constants increased with increasing pH, and decreased with increasing ionic strength or initial adsorbate concentration. The reverse sorption reaction rate constants increased with increasing pH or initial adsorbate concentration, and were unaffected by ionic strength. The effect of pH on the forward and reverse rate constants may have been due to, respectively, a surface-induced hydrolysis reaction mechanism and a rate-limiting step prior to the surface complex-hydrogen ion reaction. The effect of ionic strength on the forward rate constants may have been due to site competition with Na+, while the effect of initial adsorbate concentration on the forward and reverse rate constants may have been due to, respectively, the assumption of a constant concentration of surface sites available for reaction and the presence of heterogeneous surface sites. \u00a9 1991.", "author" : [ { "dropping-particle" : "", "family" : "Kornicker", "given" : "William A.", "non-dropping-particle" : "", "parse-names" : false, "suffix" : "" }, { "dropping-particle" : "", "family" : "Morse", "given" : "John W.", "non-dropping-particle" : "", "parse-names" : false, "suffix" : "" } ], "container-title" : "Geochimica et Cosmochimica Acta", "id" : "ITEM-1", "issue" : "8", "issued" : { "date-parts" : [ [ "1991" ] ] }, "page" : "2159-2171", "title" : "Interactions of divalent cations with the surface of pyrite", "type" : "article-journal", "volume" : "55" }, "uris" : [ "http://www.mendeley.com/documents/?uuid=d1857faf-2566-41b2-ac85-cbf33257c4db" ] } ], "mendeley" : { "formattedCitation" : "(Kornicker &amp; Morse, 1991)", "plainTextFormattedCitation" : "(Kornicker &amp; Morse, 1991)", "previouslyFormattedCitation" : "(Kornicker &amp; Morse, 1991)" }, "properties" : { "noteIndex" : 0 }, "schema" : "https://github.com/citation-style-language/schema/raw/master/csl-citation.json" }</w:instrText>
      </w:r>
      <w:r w:rsidR="003A3B64">
        <w:fldChar w:fldCharType="separate"/>
      </w:r>
      <w:r w:rsidR="003A3B64" w:rsidRPr="003A3B64">
        <w:rPr>
          <w:noProof/>
        </w:rPr>
        <w:t>(Kornicker &amp; Morse, 1991)</w:t>
      </w:r>
      <w:r w:rsidR="003A3B64">
        <w:fldChar w:fldCharType="end"/>
      </w:r>
      <w:r w:rsidR="003A3B64">
        <w:t xml:space="preserve">. This </w:t>
      </w:r>
      <w:r w:rsidR="00FC24B7">
        <w:t>differs from</w:t>
      </w:r>
      <w:r w:rsidR="003A3B64">
        <w:t xml:space="preserve"> suggested behavior found in this surface complexation model, as the deprotonated site was necessary to fit the experimental data. As discussed previously, this is a likely indication that the pyrite surface behavior is more complex, and better understanding is best gained through x-ray </w:t>
      </w:r>
      <w:r w:rsidR="00D24816">
        <w:t>absorption</w:t>
      </w:r>
      <w:r w:rsidR="003A3B64">
        <w:t xml:space="preserve"> spectroscopic studies as seen with montmorillonite and iron oxides.</w:t>
      </w:r>
      <w:r w:rsidR="00D24816">
        <w:t xml:space="preserve"> Indeed, this</w:t>
      </w:r>
      <w:r w:rsidR="00AE5ED1">
        <w:t xml:space="preserve"> complexity</w:t>
      </w:r>
      <w:r w:rsidR="00D24816">
        <w:t xml:space="preserve"> has been found when studying redox-active metals such as selenium and uranium</w:t>
      </w:r>
      <w:r w:rsidR="00AE5ED1">
        <w:t>, which oxidize the pyrite surface</w:t>
      </w:r>
      <w:r w:rsidR="00D24816">
        <w:t xml:space="preserve"> </w:t>
      </w:r>
      <w:r w:rsidR="00D24816">
        <w:fldChar w:fldCharType="begin" w:fldLock="1"/>
      </w:r>
      <w:r w:rsidR="00C702BC">
        <w:instrText>ADDIN CSL_CITATION { "citationItems" : [ { "id" : "ITEM-1", "itemData" : { "DOI" : "10.1016/0016-7037(94)90117-1", "ISBN" : "0016-7037", "ISSN" : "00167037", "abstract" : "The interaction of aqueous U(VI) with galena and pyrite surfaces under anoxic conditions has been studied by solution analysis and by spectroscopic methods. The solution data indicate that uranyl uptake is strongly dependent on pH; maximum uptake (&gt;98%) occurs above a pH range of between 4.8 and 5.5, depending on experimental conditions. Increasing the sorbate/sorbent ratio results in a relative decrease in uptake of uranyl and in slower sorption kinetics. Auger electron spectroscopy (AES) analysis indicates an inhomogeneous distribution of sorbed uranium at the surface. In the case of galena, formation of small precipitates (~40 nm wide needles) of a uranium oxide compound are found. Pyrite shows a patchy distribution of uranium, mainly associated with oxidized surface species of sulfur and iron. X-ray photoelectron spectroscopy (XPS) yields insight into possible redox processes indicating, for both sulfides, the concomitant formation of polysulfides and a uranium oxide compound with a mixed oxidation state at a U(VI)/U(IV) ratio of ~2. Furthermore, in the case of pyrite, at pH above 6 increased oxidation of sulfur and iron and higher relative amounts of unreduced surface-uranyl are observed. Fourier Transformed Infrared (FTIR) analysis of surface-bound uranyl shows a significant shift of the asymmetric stretching frequency to lower wavenumbers which is consistent with the formation of a U3O8-type compound and thus, independently, confirms the partial reduction of uranyl at the sulfide surface. The combination of AES, XPS, and FTIR provides a powerful approach for identifying mechanisms that govern the interaction of redox sensitive compounds in aqueous systems. Our overall results indicate that sulfide minerals are efficient scavengers of soluble uranyl. Comparing our results with recent field observations, we suggest that thermodynamically metastable U3O8 controls uranium concentrations in many anoxic groundwaters. \u00a9 1994.", "author" : [ { "dropping-particle" : "", "family" : "Wersin", "given" : "Paul", "non-dropping-particle" : "", "parse-names" : false, "suffix" : "" }, { "dropping-particle" : "", "family" : "Hochella", "given" : "Michael F.", "non-dropping-particle" : "", "parse-names" : false, "suffix" : "" }, { "dropping-particle" : "", "family" : "Persson", "given" : "Per", "non-dropping-particle" : "", "parse-names" : false, "suffix" : "" }, { "dropping-particle" : "", "family" : "Redden", "given" : "George", "non-dropping-particle" : "", "parse-names" : false, "suffix" : "" }, { "dropping-particle" : "", "family" : "Leckie", "given" : "James O.", "non-dropping-particle" : "", "parse-names" : false, "suffix" : "" }, { "dropping-particle" : "", "family" : "Harris", "given" : "David W.", "non-dropping-particle" : "", "parse-names" : false, "suffix" : "" } ], "container-title" : "Geochimica et Cosmochimica Acta", "id" : "ITEM-1", "issue" : "13", "issued" : { "date-parts" : [ [ "1994" ] ] }, "page" : "2829-2843", "title" : "Interaction between aqueous uranium (VI) and sulfide minerals: Spectroscopic evidence for sorption and reduction", "type" : "article-journal", "volume" : "58" }, "uris" : [ "http://www.mendeley.com/documents/?uuid=bb84512f-1c90-4be0-ad31-f8871c719272" ] }, { "id" : "ITEM-2", "itemData" : { "DOI" : "10.1021/es0704481", "ISBN" : "0013-936x", "ISSN" : "0013936X", "PMID" : "17822105", "abstract" : "The present study was initiated to determine the capacity of sulfide minerals (pyrite FeS2 and chalcopyrite CuFeS2) to delay the migration of inorganic selenium species in geological formations. Interactions between Se(IV) and Se(-II) and synthetic and natural sulfide minerals were investigated under anoxic conditions using the batch method. Significant sorption of selenium occurred under acidic conditions. Analysis of the solids after Se sorption using X-ray photoelectron spectroscopy (XPS) and X-ray absorption near edge structure (XANES) demonstrated the presence of reduced selenium species on the metallic sulfide surfaces, thus suggesting an oxido-reduction process coupled with sorption. Selenium reduction occurred concomitantly with the oxidation of pyritic sulfur, whereas metallic species (Fe, Cu) were not involved in the redox process. Formation of ferroselite (FeSe2) was postulated to take place on the synthetic solid while surface complexation or ionic exchange processes were more likely on the natural solids.", "author" : [ { "dropping-particle" : "", "family" : "Naveau", "given" : "Aude", "non-dropping-particle" : "", "parse-names" : false, "suffix" : "" }, { "dropping-particle" : "", "family" : "Monteil-Rivera", "given" : "Fanny", "non-dropping-particle" : "", "parse-names" : false, "suffix" : "" }, { "dropping-particle" : "", "family" : "Guillon", "given" : "Emmanuel", "non-dropping-particle" : "", "parse-names" : false, "suffix" : "" }, { "dropping-particle" : "", "family" : "Dumonceau", "given" : "Jacques", "non-dropping-particle" : "", "parse-names" : false, "suffix" : "" } ], "container-title" : "Environmental Science and Technology", "id" : "ITEM-2", "issue" : "15", "issued" : { "date-parts" : [ [ "2007" ] ] }, "page" : "5376-5382", "title" : "Interactions of aqueous selenium (-II) and (IV) with metallic sulfide surfaces", "type" : "article-journal", "volume" : "41" }, "uris" : [ "http://www.mendeley.com/documents/?uuid=b73e390e-3597-410a-ac72-a4f2232d9a29" ] } ], "mendeley" : { "formattedCitation" : "(Naveau, Monteil-Rivera, Guillon, &amp; Dumonceau, 2007; Wersin et al., 1994)", "plainTextFormattedCitation" : "(Naveau, Monteil-Rivera, Guillon, &amp; Dumonceau, 2007; Wersin et al., 1994)", "previouslyFormattedCitation" : "(Naveau, Monteil-Rivera, Guillon, &amp; Dumonceau, 2007; Wersin et al., 1994)" }, "properties" : { "noteIndex" : 0 }, "schema" : "https://github.com/citation-style-language/schema/raw/master/csl-citation.json" }</w:instrText>
      </w:r>
      <w:r w:rsidR="00D24816">
        <w:fldChar w:fldCharType="separate"/>
      </w:r>
      <w:r w:rsidR="00D24816" w:rsidRPr="00D24816">
        <w:rPr>
          <w:noProof/>
        </w:rPr>
        <w:t>(Naveau, Monteil-Rivera, Guillon, &amp; Dumonceau, 2007; Wersin et al., 1994)</w:t>
      </w:r>
      <w:r w:rsidR="00D24816">
        <w:fldChar w:fldCharType="end"/>
      </w:r>
      <w:r w:rsidR="00D24816">
        <w:t xml:space="preserve">. </w:t>
      </w:r>
      <w:r w:rsidR="00AE5ED1">
        <w:t>Further study is certainly necessary, but the results here give a data</w:t>
      </w:r>
      <w:r w:rsidR="004E3453">
        <w:t xml:space="preserve"> set for comparison to</w:t>
      </w:r>
      <w:r w:rsidR="00AE5ED1">
        <w:t xml:space="preserve"> modeling and spectroscopic evidence.</w:t>
      </w:r>
    </w:p>
    <w:p w14:paraId="2B735AB6" w14:textId="13B74679" w:rsidR="00525F81" w:rsidRDefault="00525F81" w:rsidP="00B53860">
      <w:pPr>
        <w:spacing w:line="360" w:lineRule="auto"/>
      </w:pPr>
      <w:r>
        <w:t>SECTION 3.3: IMPLICATIONS FOR RADIUM AS TRACER</w:t>
      </w:r>
      <w:r>
        <w:tab/>
      </w:r>
    </w:p>
    <w:p w14:paraId="0F9B1A4B" w14:textId="22FD1A8B" w:rsidR="00B03733" w:rsidRDefault="00C702BC" w:rsidP="00B03733">
      <w:pPr>
        <w:spacing w:line="360" w:lineRule="auto"/>
        <w:ind w:firstLine="720"/>
      </w:pPr>
      <w:r>
        <w:t xml:space="preserve">The experimental results here confirm that iron oxides play a key role in retaining radium in natural environments, however, they also indicate that it is crucial to consider the role of </w:t>
      </w:r>
      <w:r>
        <w:lastRenderedPageBreak/>
        <w:t>montmorillonites, and other clays that have exchangeable cations in the inner layer, as they presented the most extensive sorbents of all the considered minerals. Pyrite showed minimal sorption at best, however, it may play a limited role in controlling sorption in anoxic environments, or when iron oxide coatings form on the pyrite surface. All of the observed minerals displayed some sensitivity to solution pH, and likely also ionic strength based on previous research</w:t>
      </w:r>
      <w:r w:rsidR="00733113">
        <w:t xml:space="preserve"> </w:t>
      </w:r>
      <w:r>
        <w:fldChar w:fldCharType="begin" w:fldLock="1"/>
      </w:r>
      <w:r w:rsidR="00D550AD">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2", "issue" : "1", "issued" : { "date-parts" : [ [ "2013", "9", "8" ] ] }, "page" : "569-575", "title" : "Salinity dependence of 226Ra adsorption on montmorillonite and kaolinite", "type" : "article-journal", "volume" : "299" }, "uris" : [ "http://www.mendeley.com/documents/?uuid=5b3b4e7c-f852-48f5-abed-58007c466255" ] } ], "mendeley" : { "formattedCitation" : "(Beck &amp; Cochran, 2013; Tamamura et al., 2013)", "plainTextFormattedCitation" : "(Beck &amp; Cochran, 2013; Tamamura et al., 2013)", "previouslyFormattedCitation" : "(Beck &amp; Cochran, 2013; Tamamura et al., 2013)" }, "properties" : { "noteIndex" : 0 }, "schema" : "https://github.com/citation-style-language/schema/raw/master/csl-citation.json" }</w:instrText>
      </w:r>
      <w:r>
        <w:fldChar w:fldCharType="separate"/>
      </w:r>
      <w:r w:rsidRPr="00C702BC">
        <w:rPr>
          <w:noProof/>
        </w:rPr>
        <w:t>(Beck &amp; Cochran, 2013; Tamamura et al., 2013)</w:t>
      </w:r>
      <w:r>
        <w:fldChar w:fldCharType="end"/>
      </w:r>
      <w:r>
        <w:t>. These complex interactions have significant implications for the use of radium as tracers in the natural environment for groundwater.</w:t>
      </w:r>
      <w:r w:rsidR="00140621">
        <w:t xml:space="preserve"> Based on these results,</w:t>
      </w:r>
      <w:r>
        <w:t xml:space="preserve"> </w:t>
      </w:r>
      <w:r w:rsidR="00140621">
        <w:t>v</w:t>
      </w:r>
      <w:r>
        <w:t xml:space="preserve">ariations in the groundwater radium concentration </w:t>
      </w:r>
      <w:r w:rsidR="00140621">
        <w:t>would</w:t>
      </w:r>
      <w:r>
        <w:t xml:space="preserve"> </w:t>
      </w:r>
      <w:r w:rsidR="00140621">
        <w:t>change</w:t>
      </w:r>
      <w:r>
        <w:t xml:space="preserve"> when groundwater conditions experience shifts in pH or salinity, common in estuarine aquifers or</w:t>
      </w:r>
      <w:r w:rsidR="00140621">
        <w:t xml:space="preserve"> when high salinity produced waters leaked from hydraulic fracturing operations interact with local groundwater. </w:t>
      </w:r>
      <w:r w:rsidR="00B03733">
        <w:t>Indeed, it is reasonable to expect that the composition of a given water’s salinity will also have an impact on the retention of radium on the mineral surfaces of the aquifers.</w:t>
      </w:r>
    </w:p>
    <w:p w14:paraId="28FC700C" w14:textId="77777777" w:rsidR="00B03733" w:rsidRDefault="00C61D38" w:rsidP="00B53860">
      <w:pPr>
        <w:spacing w:line="360" w:lineRule="auto"/>
        <w:ind w:firstLine="720"/>
      </w:pPr>
      <w:r>
        <w:t>The surface complexation constants fitted from the experimental data are largest for sodium montmorillonite surface sites, followed by ferrihydrite, goethite, and then pyrite.</w:t>
      </w:r>
      <w:r w:rsidR="00031E93">
        <w:t xml:space="preserve"> Montmorillonite also required an exchange reaction, which provided the dominant mechanism for sorbing radium with montmorillonite. Comparison of these constants with other constants for barium or strontium, common analogs for radium, reveal similarities in overall behavior, but it is unclear on how to make estimations of radium behavior from solely the analog’s behavior. </w:t>
      </w:r>
      <w:r w:rsidR="00A1630D">
        <w:t>The constants provided here also can inform models of transport used to predict radium behavior</w:t>
      </w:r>
      <w:r w:rsidR="00B03733">
        <w:t>, and are simple enough to be included in more comprehensive models of transport</w:t>
      </w:r>
      <w:r w:rsidR="00A1630D">
        <w:t>.</w:t>
      </w:r>
    </w:p>
    <w:p w14:paraId="72605AEE" w14:textId="7EE247A0" w:rsidR="00140621" w:rsidRDefault="00B03733" w:rsidP="00B53860">
      <w:pPr>
        <w:spacing w:line="360" w:lineRule="auto"/>
        <w:ind w:firstLine="720"/>
      </w:pPr>
      <w:r>
        <w:t xml:space="preserve">Radium isotopes have played a crucial role in tracing the flux of groundwater into the ocean, and also has been highlighted as a potential marker for investigating ground contamination resulting from hydraulic fracturing operations </w:t>
      </w:r>
      <w:r>
        <w:fldChar w:fldCharType="begin" w:fldLock="1"/>
      </w:r>
      <w:r>
        <w:instrText>ADDIN CSL_CITATION { "citationItems" : [ { "id" : "ITEM-1", "itemData" : { "DOI" : "10.1023/B:BIOG.0000006057.63478.fa", "ISBN" : "0168-2563", "ISSN" : "01682563", "abstract" : "The direct discharge of groundwater into the coastal zone has received increased attention in the last few years as it is now recognized that this process represents an important pathway for material transport. Assessing these material fluxes is difficult, as there is no simple means to gauge the water flux. We estimated the changing flux of groundwater discharge into a coastal area in the northeast Gulf of Mexico ( Florida) based on continuous measurements of radon concentrations over a several day period. Changing radon inventories were converted to fluxes after accounting for losses due to atmospheric evasion and mixing. Radon fluxes are then converted to groundwater inflow rates by estimating the radon concentration of the fluids discharging into the study domain. Groundwater flow was also assessed via seepage meters, radium isotopes, and modeling during this period as part of an \"intercomparison\" study. The radon results suggest that the flow is: ( 1) highly variable with flows ranging from similar to 5 to 50 cm/day; and ( 2) strongly influenced by the tides, with spikes in the flow every 12 hours. The discharge estimates and pattern of flow derived from the radon model matches the automated seepage meter records very closely.", "author" : [ { "dropping-particle" : "", "family" : "Lambert", "given" : "Michael J.", "non-dropping-particle" : "", "parse-names" : false, "suffix" : "" }, { "dropping-particle" : "", "family" : "Burnett", "given" : "William C.", "non-dropping-particle" : "", "parse-names" : false, "suffix" : "" } ], "container-title" : "Biogeochemistry", "id" : "ITEM-1", "issue" : "1-2", "issued" : { "date-parts" : [ [ "2003" ] ] }, "page" : "55-73", "title" : "Submarine groundwater discharge estimates at a Florida coastal site based on continuous radon measurements", "type" : "article-journal", "volume" : "66" }, "uris" : [ "http://www.mendeley.com/documents/?uuid=d6498b20-36c4-436f-8bb5-3ba09d44183e" ] }, { "id" : "ITEM-2",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2",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Lambert &amp; Burnett, 2003; Lauer &amp; Vengosh, 2016)", "plainTextFormattedCitation" : "(Lambert &amp; Burnett, 2003; Lauer &amp; Vengosh, 2016)", "previouslyFormattedCitation" : "(Lambert &amp; Burnett, 2003; Lauer &amp; Vengosh, 2016)" }, "properties" : { "noteIndex" : 0 }, "schema" : "https://github.com/citation-style-language/schema/raw/master/csl-citation.json" }</w:instrText>
      </w:r>
      <w:r>
        <w:fldChar w:fldCharType="separate"/>
      </w:r>
      <w:r w:rsidRPr="00B03733">
        <w:rPr>
          <w:noProof/>
        </w:rPr>
        <w:t>(Lambert &amp; Burnett, 2003; Lauer &amp; Vengosh, 2016)</w:t>
      </w:r>
      <w:r>
        <w:fldChar w:fldCharType="end"/>
      </w:r>
      <w:r>
        <w:t xml:space="preserve">. The models used thus far are relatively simple mixing models, where transport within porous media is not considered </w:t>
      </w:r>
      <w:r>
        <w:fldChar w:fldCharType="begin" w:fldLock="1"/>
      </w:r>
      <w:r w:rsidR="00191E6F">
        <w:instrText>ADDIN CSL_CITATION { "citationItems" : [ { "id" : "ITEM-1", "itemData" : { "DOI" : "10.1016/S0016-7037(96)00289-X", "ISSN" : "00167037", "author" : [ { "dropping-particle" : "", "family" : "Rama", "given" : "", "non-dropping-particle" : "", "parse-names" : false, "suffix" : "" }, { "dropping-particle" : "", "family" : "Moore", "given" : "Willard S.", "non-dropping-particle" : "", "parse-names" : false, "suffix" : "" } ], "container-title" : "Geochimica et Cosmochimica Acta", "id" : "ITEM-1", "issue" : "23", "issued" : { "date-parts" : [ [ "1996", "12" ] ] }, "page" : "4645-4652", "title" : "Using the radium quartet for evaluating groundwater input and water exchange in salt marshes", "type" : "article-journal", "volume" : "60" }, "uris" : [ "http://www.mendeley.com/documents/?uuid=bff3d8be-cd01-46c4-8394-0092a83821c5" ] } ], "mendeley" : { "formattedCitation" : "(Rama &amp; Moore, 1996)", "plainTextFormattedCitation" : "(Rama &amp; Moore, 1996)", "previouslyFormattedCitation" : "(Rama &amp; Moore, 1996)" }, "properties" : { "noteIndex" : 0 }, "schema" : "https://github.com/citation-style-language/schema/raw/master/csl-citation.json" }</w:instrText>
      </w:r>
      <w:r>
        <w:fldChar w:fldCharType="separate"/>
      </w:r>
      <w:r w:rsidRPr="00B03733">
        <w:rPr>
          <w:noProof/>
        </w:rPr>
        <w:t>(Rama &amp; Moore, 1996)</w:t>
      </w:r>
      <w:r>
        <w:fldChar w:fldCharType="end"/>
      </w:r>
      <w:r w:rsidR="00191E6F">
        <w:t xml:space="preserve">. Study of natural radium variations saw that transport plays a critical role in controlling radium isotope concentrations, particularly the short lived isotopes radium 223 and radium 224, calling for more detailed models of transport </w:t>
      </w:r>
      <w:r w:rsidR="00191E6F">
        <w:fldChar w:fldCharType="begin" w:fldLock="1"/>
      </w:r>
      <w:r w:rsidR="00191E6F">
        <w:instrText>ADDIN CSL_CITATION { "citationItems" : [ { "id" : "ITEM-1", "itemData" : { "DOI" : "10.1016/j.ecss.2015.06.005", "ISSN" : "02727714", "author" : [ { "dropping-particle" : "", "family" : "Hughes", "given" : "Andrea L.H.", "non-dropping-particle" : "", "parse-names" : false, "suffix" : "" }, { "dropping-particle" : "", "family" : "Wilson", "given" : "Alicia M", "non-dropping-particle" : "", "parse-names" : false, "suffix" : "" }, { "dropping-particle" : "", "family" : "Moore", "given" : "Willard S", "non-dropping-particle" : "", "parse-names" : false, "suffix" : "" } ], "container-title" : "Estuarine, Coastal and Shelf Science", "id" : "ITEM-1", "issued" : { "date-parts" : [ [ "2015", "10" ] ] }, "page" : "94-104", "title" : "Groundwater transport and radium variability in coastal porewaters", "type" : "article-journal", "volume" : "164" }, "uris" : [ "http://www.mendeley.com/documents/?uuid=f0b05542-0c22-406f-9ac5-f621a17a60a3" ] } ], "mendeley" : { "formattedCitation" : "(Hughes et al., 2015)", "plainTextFormattedCitation" : "(Hughes et al., 2015)", "previouslyFormattedCitation" : "(Hughes et al., 2015)" }, "properties" : { "noteIndex" : 0 }, "schema" : "https://github.com/citation-style-language/schema/raw/master/csl-citation.json" }</w:instrText>
      </w:r>
      <w:r w:rsidR="00191E6F">
        <w:fldChar w:fldCharType="separate"/>
      </w:r>
      <w:r w:rsidR="00191E6F" w:rsidRPr="00191E6F">
        <w:rPr>
          <w:noProof/>
        </w:rPr>
        <w:t>(Hughes et al., 2015)</w:t>
      </w:r>
      <w:r w:rsidR="00191E6F">
        <w:fldChar w:fldCharType="end"/>
      </w:r>
      <w:r w:rsidR="006736D8">
        <w:t xml:space="preserve">. </w:t>
      </w:r>
      <w:r w:rsidR="00737E14">
        <w:t>Studies of radium behavior in batch</w:t>
      </w:r>
      <w:r w:rsidR="00E71196">
        <w:t xml:space="preserve"> reactors</w:t>
      </w:r>
      <w:r w:rsidR="00737E14">
        <w:t xml:space="preserve"> so far have provided a first basis with which to develop these models of transport, and this work contributes further to this body of work by highlighting critical minerals that control transport, as well as providing simple models</w:t>
      </w:r>
      <w:r w:rsidR="00DD453A">
        <w:t xml:space="preserve"> of radium behavior</w:t>
      </w:r>
      <w:r w:rsidR="00737E14">
        <w:t>.</w:t>
      </w:r>
      <w:r w:rsidR="001D4B59">
        <w:t xml:space="preserve"> Further study, particularly </w:t>
      </w:r>
      <w:r w:rsidR="001D4B59">
        <w:lastRenderedPageBreak/>
        <w:t>probing radium behavior at these surfaces, and during transport, would be instrumental in further improving radium</w:t>
      </w:r>
      <w:r w:rsidR="00E71196">
        <w:t xml:space="preserve"> utility as a tracer</w:t>
      </w:r>
      <w:r w:rsidR="00C119DD">
        <w:t>.</w:t>
      </w:r>
    </w:p>
    <w:p w14:paraId="741D91C1" w14:textId="42BCC1EE" w:rsidR="00C63F58" w:rsidRPr="00C63F58" w:rsidRDefault="00F563F7" w:rsidP="00C63F58">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C63F58" w:rsidRPr="00C63F58">
        <w:rPr>
          <w:rFonts w:ascii="Calibri" w:hAnsi="Calibri" w:cs="Times New Roman"/>
          <w:noProof/>
          <w:szCs w:val="24"/>
        </w:rPr>
        <w:t xml:space="preserve">Ames, L. L. (1983). Sorption of Trace Constituents from Aqueous Solutions onto Secondary Minerals. I. Uranium. </w:t>
      </w:r>
      <w:r w:rsidR="00C63F58" w:rsidRPr="00C63F58">
        <w:rPr>
          <w:rFonts w:ascii="Calibri" w:hAnsi="Calibri" w:cs="Times New Roman"/>
          <w:i/>
          <w:iCs/>
          <w:noProof/>
          <w:szCs w:val="24"/>
        </w:rPr>
        <w:t>Clays and Clay Minerals</w:t>
      </w:r>
      <w:r w:rsidR="00C63F58" w:rsidRPr="00C63F58">
        <w:rPr>
          <w:rFonts w:ascii="Calibri" w:hAnsi="Calibri" w:cs="Times New Roman"/>
          <w:noProof/>
          <w:szCs w:val="24"/>
        </w:rPr>
        <w:t xml:space="preserve">, </w:t>
      </w:r>
      <w:r w:rsidR="00C63F58" w:rsidRPr="00C63F58">
        <w:rPr>
          <w:rFonts w:ascii="Calibri" w:hAnsi="Calibri" w:cs="Times New Roman"/>
          <w:i/>
          <w:iCs/>
          <w:noProof/>
          <w:szCs w:val="24"/>
        </w:rPr>
        <w:t>31</w:t>
      </w:r>
      <w:r w:rsidR="00C63F58" w:rsidRPr="00C63F58">
        <w:rPr>
          <w:rFonts w:ascii="Calibri" w:hAnsi="Calibri" w:cs="Times New Roman"/>
          <w:noProof/>
          <w:szCs w:val="24"/>
        </w:rPr>
        <w:t>(5), 321–334. doi:10.1346/CCMN.1983.0310501</w:t>
      </w:r>
    </w:p>
    <w:p w14:paraId="2D6D9E1D" w14:textId="77777777" w:rsidR="00C63F58" w:rsidRPr="00C63F58" w:rsidRDefault="00C63F58" w:rsidP="00C63F58">
      <w:pPr>
        <w:widowControl w:val="0"/>
        <w:autoSpaceDE w:val="0"/>
        <w:autoSpaceDN w:val="0"/>
        <w:adjustRightInd w:val="0"/>
        <w:spacing w:line="240" w:lineRule="auto"/>
        <w:ind w:left="480" w:hanging="480"/>
        <w:rPr>
          <w:rFonts w:ascii="Calibri" w:hAnsi="Calibri" w:cs="Times New Roman"/>
          <w:noProof/>
          <w:szCs w:val="24"/>
        </w:rPr>
      </w:pPr>
      <w:r w:rsidRPr="00C63F58">
        <w:rPr>
          <w:rFonts w:ascii="Calibri" w:hAnsi="Calibri" w:cs="Times New Roman"/>
          <w:noProof/>
          <w:szCs w:val="24"/>
        </w:rPr>
        <w:t xml:space="preserve">Axe, L., Bunker, G. B., Anderson, P. R., &amp; Tyson, T. a. (1998). An XAFS analysis of strontium at the hydrous ferric oxide surface. </w:t>
      </w:r>
      <w:r w:rsidRPr="00C63F58">
        <w:rPr>
          <w:rFonts w:ascii="Calibri" w:hAnsi="Calibri" w:cs="Times New Roman"/>
          <w:i/>
          <w:iCs/>
          <w:noProof/>
          <w:szCs w:val="24"/>
        </w:rPr>
        <w:t>Journal of Colloid and Interface Science</w:t>
      </w:r>
      <w:r w:rsidRPr="00C63F58">
        <w:rPr>
          <w:rFonts w:ascii="Calibri" w:hAnsi="Calibri" w:cs="Times New Roman"/>
          <w:noProof/>
          <w:szCs w:val="24"/>
        </w:rPr>
        <w:t xml:space="preserve">, </w:t>
      </w:r>
      <w:r w:rsidRPr="00C63F58">
        <w:rPr>
          <w:rFonts w:ascii="Calibri" w:hAnsi="Calibri" w:cs="Times New Roman"/>
          <w:i/>
          <w:iCs/>
          <w:noProof/>
          <w:szCs w:val="24"/>
        </w:rPr>
        <w:t>199</w:t>
      </w:r>
      <w:r w:rsidRPr="00C63F58">
        <w:rPr>
          <w:rFonts w:ascii="Calibri" w:hAnsi="Calibri" w:cs="Times New Roman"/>
          <w:noProof/>
          <w:szCs w:val="24"/>
        </w:rPr>
        <w:t>(1), 44–52. doi:10.1006/jcis.1997.5347</w:t>
      </w:r>
    </w:p>
    <w:p w14:paraId="615781E5" w14:textId="77777777" w:rsidR="00C63F58" w:rsidRPr="00C63F58" w:rsidRDefault="00C63F58" w:rsidP="00C63F58">
      <w:pPr>
        <w:widowControl w:val="0"/>
        <w:autoSpaceDE w:val="0"/>
        <w:autoSpaceDN w:val="0"/>
        <w:adjustRightInd w:val="0"/>
        <w:spacing w:line="240" w:lineRule="auto"/>
        <w:ind w:left="480" w:hanging="480"/>
        <w:rPr>
          <w:rFonts w:ascii="Calibri" w:hAnsi="Calibri" w:cs="Times New Roman"/>
          <w:noProof/>
          <w:szCs w:val="24"/>
        </w:rPr>
      </w:pPr>
      <w:r w:rsidRPr="00C63F58">
        <w:rPr>
          <w:rFonts w:ascii="Calibri" w:hAnsi="Calibri" w:cs="Times New Roman"/>
          <w:noProof/>
          <w:szCs w:val="24"/>
        </w:rPr>
        <w:t xml:space="preserve">Barbot, E., Vidic, N. S., Gregory, K. B., &amp; Vidic, R. D. (2013). Spatial and temporal correlation of water quality parameters of produced waters from devonian-age shale following hydraulic fracturing. </w:t>
      </w:r>
      <w:r w:rsidRPr="00C63F58">
        <w:rPr>
          <w:rFonts w:ascii="Calibri" w:hAnsi="Calibri" w:cs="Times New Roman"/>
          <w:i/>
          <w:iCs/>
          <w:noProof/>
          <w:szCs w:val="24"/>
        </w:rPr>
        <w:t>Environmental Science &amp; Technology</w:t>
      </w:r>
      <w:r w:rsidRPr="00C63F58">
        <w:rPr>
          <w:rFonts w:ascii="Calibri" w:hAnsi="Calibri" w:cs="Times New Roman"/>
          <w:noProof/>
          <w:szCs w:val="24"/>
        </w:rPr>
        <w:t xml:space="preserve">, </w:t>
      </w:r>
      <w:r w:rsidRPr="00C63F58">
        <w:rPr>
          <w:rFonts w:ascii="Calibri" w:hAnsi="Calibri" w:cs="Times New Roman"/>
          <w:i/>
          <w:iCs/>
          <w:noProof/>
          <w:szCs w:val="24"/>
        </w:rPr>
        <w:t>47</w:t>
      </w:r>
      <w:r w:rsidRPr="00C63F58">
        <w:rPr>
          <w:rFonts w:ascii="Calibri" w:hAnsi="Calibri" w:cs="Times New Roman"/>
          <w:noProof/>
          <w:szCs w:val="24"/>
        </w:rPr>
        <w:t>(6), 2562–9. doi:10.1021/es304638h</w:t>
      </w:r>
    </w:p>
    <w:p w14:paraId="751F1357" w14:textId="77777777" w:rsidR="00C63F58" w:rsidRPr="00C63F58" w:rsidRDefault="00C63F58" w:rsidP="00C63F58">
      <w:pPr>
        <w:widowControl w:val="0"/>
        <w:autoSpaceDE w:val="0"/>
        <w:autoSpaceDN w:val="0"/>
        <w:adjustRightInd w:val="0"/>
        <w:spacing w:line="240" w:lineRule="auto"/>
        <w:ind w:left="480" w:hanging="480"/>
        <w:rPr>
          <w:rFonts w:ascii="Calibri" w:hAnsi="Calibri" w:cs="Times New Roman"/>
          <w:noProof/>
          <w:szCs w:val="24"/>
        </w:rPr>
      </w:pPr>
      <w:r w:rsidRPr="00C63F58">
        <w:rPr>
          <w:rFonts w:ascii="Calibri" w:hAnsi="Calibri" w:cs="Times New Roman"/>
          <w:noProof/>
          <w:szCs w:val="24"/>
        </w:rPr>
        <w:t xml:space="preserve">Bas, E. (2006). Adsorption behavior of strontium on binary mineral mixtures of Montmorillonite and Kaolinite, </w:t>
      </w:r>
      <w:r w:rsidRPr="00C63F58">
        <w:rPr>
          <w:rFonts w:ascii="Calibri" w:hAnsi="Calibri" w:cs="Times New Roman"/>
          <w:i/>
          <w:iCs/>
          <w:noProof/>
          <w:szCs w:val="24"/>
        </w:rPr>
        <w:t>64</w:t>
      </w:r>
      <w:r w:rsidRPr="00C63F58">
        <w:rPr>
          <w:rFonts w:ascii="Calibri" w:hAnsi="Calibri" w:cs="Times New Roman"/>
          <w:noProof/>
          <w:szCs w:val="24"/>
        </w:rPr>
        <w:t>, 957–964. doi:10.1016/j.apradiso.2006.03.008</w:t>
      </w:r>
    </w:p>
    <w:p w14:paraId="4435F90D" w14:textId="77777777" w:rsidR="00C63F58" w:rsidRPr="00C63F58" w:rsidRDefault="00C63F58" w:rsidP="00C63F58">
      <w:pPr>
        <w:widowControl w:val="0"/>
        <w:autoSpaceDE w:val="0"/>
        <w:autoSpaceDN w:val="0"/>
        <w:adjustRightInd w:val="0"/>
        <w:spacing w:line="240" w:lineRule="auto"/>
        <w:ind w:left="480" w:hanging="480"/>
        <w:rPr>
          <w:rFonts w:ascii="Calibri" w:hAnsi="Calibri" w:cs="Times New Roman"/>
          <w:noProof/>
          <w:szCs w:val="24"/>
        </w:rPr>
      </w:pPr>
      <w:r w:rsidRPr="00C63F58">
        <w:rPr>
          <w:rFonts w:ascii="Calibri" w:hAnsi="Calibri" w:cs="Times New Roman"/>
          <w:noProof/>
          <w:szCs w:val="24"/>
        </w:rPr>
        <w:t xml:space="preserve">Bassot, S., Stammose, D., &amp; Benitah, S. (2005). Radium behaviour during ferric oxi-hydroxides ageing. </w:t>
      </w:r>
      <w:r w:rsidRPr="00C63F58">
        <w:rPr>
          <w:rFonts w:ascii="Calibri" w:hAnsi="Calibri" w:cs="Times New Roman"/>
          <w:i/>
          <w:iCs/>
          <w:noProof/>
          <w:szCs w:val="24"/>
        </w:rPr>
        <w:t>Radioprotection</w:t>
      </w:r>
      <w:r w:rsidRPr="00C63F58">
        <w:rPr>
          <w:rFonts w:ascii="Calibri" w:hAnsi="Calibri" w:cs="Times New Roman"/>
          <w:noProof/>
          <w:szCs w:val="24"/>
        </w:rPr>
        <w:t xml:space="preserve">, </w:t>
      </w:r>
      <w:r w:rsidRPr="00C63F58">
        <w:rPr>
          <w:rFonts w:ascii="Calibri" w:hAnsi="Calibri" w:cs="Times New Roman"/>
          <w:i/>
          <w:iCs/>
          <w:noProof/>
          <w:szCs w:val="24"/>
        </w:rPr>
        <w:t>40</w:t>
      </w:r>
      <w:r w:rsidRPr="00C63F58">
        <w:rPr>
          <w:rFonts w:ascii="Calibri" w:hAnsi="Calibri" w:cs="Times New Roman"/>
          <w:noProof/>
          <w:szCs w:val="24"/>
        </w:rPr>
        <w:t>, S277–S283. doi:10.1051/radiopro:2005s1-042</w:t>
      </w:r>
    </w:p>
    <w:p w14:paraId="65A038B8" w14:textId="77777777" w:rsidR="00C63F58" w:rsidRPr="00C63F58" w:rsidRDefault="00C63F58" w:rsidP="00C63F58">
      <w:pPr>
        <w:widowControl w:val="0"/>
        <w:autoSpaceDE w:val="0"/>
        <w:autoSpaceDN w:val="0"/>
        <w:adjustRightInd w:val="0"/>
        <w:spacing w:line="240" w:lineRule="auto"/>
        <w:ind w:left="480" w:hanging="480"/>
        <w:rPr>
          <w:rFonts w:ascii="Calibri" w:hAnsi="Calibri" w:cs="Times New Roman"/>
          <w:noProof/>
          <w:szCs w:val="24"/>
        </w:rPr>
      </w:pPr>
      <w:r w:rsidRPr="00C63F58">
        <w:rPr>
          <w:rFonts w:ascii="Calibri" w:hAnsi="Calibri" w:cs="Times New Roman"/>
          <w:noProof/>
          <w:szCs w:val="24"/>
        </w:rPr>
        <w:t xml:space="preserve">Beck, A. J., &amp; Cochran, M. a. (2013). Controls on solid-solution partitioning of radium in saturated marine sands. </w:t>
      </w:r>
      <w:r w:rsidRPr="00C63F58">
        <w:rPr>
          <w:rFonts w:ascii="Calibri" w:hAnsi="Calibri" w:cs="Times New Roman"/>
          <w:i/>
          <w:iCs/>
          <w:noProof/>
          <w:szCs w:val="24"/>
        </w:rPr>
        <w:t>Marine Chemistry</w:t>
      </w:r>
      <w:r w:rsidRPr="00C63F58">
        <w:rPr>
          <w:rFonts w:ascii="Calibri" w:hAnsi="Calibri" w:cs="Times New Roman"/>
          <w:noProof/>
          <w:szCs w:val="24"/>
        </w:rPr>
        <w:t xml:space="preserve">, </w:t>
      </w:r>
      <w:r w:rsidRPr="00C63F58">
        <w:rPr>
          <w:rFonts w:ascii="Calibri" w:hAnsi="Calibri" w:cs="Times New Roman"/>
          <w:i/>
          <w:iCs/>
          <w:noProof/>
          <w:szCs w:val="24"/>
        </w:rPr>
        <w:t>156</w:t>
      </w:r>
      <w:r w:rsidRPr="00C63F58">
        <w:rPr>
          <w:rFonts w:ascii="Calibri" w:hAnsi="Calibri" w:cs="Times New Roman"/>
          <w:noProof/>
          <w:szCs w:val="24"/>
        </w:rPr>
        <w:t>, 38–48. doi:10.1016/j.marchem.2013.01.008</w:t>
      </w:r>
    </w:p>
    <w:p w14:paraId="4EACD23F" w14:textId="77777777" w:rsidR="00C63F58" w:rsidRPr="00C63F58" w:rsidRDefault="00C63F58" w:rsidP="00C63F58">
      <w:pPr>
        <w:widowControl w:val="0"/>
        <w:autoSpaceDE w:val="0"/>
        <w:autoSpaceDN w:val="0"/>
        <w:adjustRightInd w:val="0"/>
        <w:spacing w:line="240" w:lineRule="auto"/>
        <w:ind w:left="480" w:hanging="480"/>
        <w:rPr>
          <w:rFonts w:ascii="Calibri" w:hAnsi="Calibri" w:cs="Times New Roman"/>
          <w:noProof/>
          <w:szCs w:val="24"/>
        </w:rPr>
      </w:pPr>
      <w:r w:rsidRPr="00C63F58">
        <w:rPr>
          <w:rFonts w:ascii="Calibri" w:hAnsi="Calibri" w:cs="Times New Roman"/>
          <w:noProof/>
          <w:szCs w:val="24"/>
        </w:rPr>
        <w:t xml:space="preserve">Beneš, P., Strejc, P., Lukavec, Z., &amp; Borovec, Z. (1984). Interaction of radium with freshwater sediments and their mineral components. I. </w:t>
      </w:r>
      <w:r w:rsidRPr="00C63F58">
        <w:rPr>
          <w:rFonts w:ascii="Calibri" w:hAnsi="Calibri" w:cs="Times New Roman"/>
          <w:i/>
          <w:iCs/>
          <w:noProof/>
          <w:szCs w:val="24"/>
        </w:rPr>
        <w:t>Journal of Radioanalytical and Nuclear Chemistry Articles</w:t>
      </w:r>
      <w:r w:rsidRPr="00C63F58">
        <w:rPr>
          <w:rFonts w:ascii="Calibri" w:hAnsi="Calibri" w:cs="Times New Roman"/>
          <w:noProof/>
          <w:szCs w:val="24"/>
        </w:rPr>
        <w:t xml:space="preserve">, </w:t>
      </w:r>
      <w:r w:rsidRPr="00C63F58">
        <w:rPr>
          <w:rFonts w:ascii="Calibri" w:hAnsi="Calibri" w:cs="Times New Roman"/>
          <w:i/>
          <w:iCs/>
          <w:noProof/>
          <w:szCs w:val="24"/>
        </w:rPr>
        <w:t>82</w:t>
      </w:r>
      <w:r w:rsidRPr="00C63F58">
        <w:rPr>
          <w:rFonts w:ascii="Calibri" w:hAnsi="Calibri" w:cs="Times New Roman"/>
          <w:noProof/>
          <w:szCs w:val="24"/>
        </w:rPr>
        <w:t>(2), 275–285. doi:10.1007/BF02037050</w:t>
      </w:r>
    </w:p>
    <w:p w14:paraId="570A87D6" w14:textId="77777777" w:rsidR="00C63F58" w:rsidRPr="00C63F58" w:rsidRDefault="00C63F58" w:rsidP="00C63F58">
      <w:pPr>
        <w:widowControl w:val="0"/>
        <w:autoSpaceDE w:val="0"/>
        <w:autoSpaceDN w:val="0"/>
        <w:adjustRightInd w:val="0"/>
        <w:spacing w:line="240" w:lineRule="auto"/>
        <w:ind w:left="480" w:hanging="480"/>
        <w:rPr>
          <w:rFonts w:ascii="Calibri" w:hAnsi="Calibri" w:cs="Times New Roman"/>
          <w:noProof/>
          <w:szCs w:val="24"/>
        </w:rPr>
      </w:pPr>
      <w:r w:rsidRPr="00C63F58">
        <w:rPr>
          <w:rFonts w:ascii="Calibri" w:hAnsi="Calibri" w:cs="Times New Roman"/>
          <w:noProof/>
          <w:szCs w:val="24"/>
        </w:rPr>
        <w:t xml:space="preserve">Bradbury, M. H., &amp; Baeyens, B. (2002). Sorption of Eu on Na- and Ca-montmorillonites: Experimental investigations and modelling with cation exchange and surface complexation. </w:t>
      </w:r>
      <w:r w:rsidRPr="00C63F58">
        <w:rPr>
          <w:rFonts w:ascii="Calibri" w:hAnsi="Calibri" w:cs="Times New Roman"/>
          <w:i/>
          <w:iCs/>
          <w:noProof/>
          <w:szCs w:val="24"/>
        </w:rPr>
        <w:t>Geochimica et Cosmochimica Acta</w:t>
      </w:r>
      <w:r w:rsidRPr="00C63F58">
        <w:rPr>
          <w:rFonts w:ascii="Calibri" w:hAnsi="Calibri" w:cs="Times New Roman"/>
          <w:noProof/>
          <w:szCs w:val="24"/>
        </w:rPr>
        <w:t xml:space="preserve">, </w:t>
      </w:r>
      <w:r w:rsidRPr="00C63F58">
        <w:rPr>
          <w:rFonts w:ascii="Calibri" w:hAnsi="Calibri" w:cs="Times New Roman"/>
          <w:i/>
          <w:iCs/>
          <w:noProof/>
          <w:szCs w:val="24"/>
        </w:rPr>
        <w:t>66</w:t>
      </w:r>
      <w:r w:rsidRPr="00C63F58">
        <w:rPr>
          <w:rFonts w:ascii="Calibri" w:hAnsi="Calibri" w:cs="Times New Roman"/>
          <w:noProof/>
          <w:szCs w:val="24"/>
        </w:rPr>
        <w:t>(13), 2325–2334. doi:10.1016/S0016-7037(02)00841-4</w:t>
      </w:r>
    </w:p>
    <w:p w14:paraId="4A0A0B7C" w14:textId="77777777" w:rsidR="00C63F58" w:rsidRPr="00C63F58" w:rsidRDefault="00C63F58" w:rsidP="00C63F58">
      <w:pPr>
        <w:widowControl w:val="0"/>
        <w:autoSpaceDE w:val="0"/>
        <w:autoSpaceDN w:val="0"/>
        <w:adjustRightInd w:val="0"/>
        <w:spacing w:line="240" w:lineRule="auto"/>
        <w:ind w:left="480" w:hanging="480"/>
        <w:rPr>
          <w:rFonts w:ascii="Calibri" w:hAnsi="Calibri" w:cs="Times New Roman"/>
          <w:noProof/>
          <w:szCs w:val="24"/>
        </w:rPr>
      </w:pPr>
      <w:r w:rsidRPr="00C63F58">
        <w:rPr>
          <w:rFonts w:ascii="Calibri" w:hAnsi="Calibri" w:cs="Times New Roman"/>
          <w:noProof/>
          <w:szCs w:val="24"/>
        </w:rPr>
        <w:t xml:space="preserve">Bradbury, M. H., &amp; Baeyens, B. (2005). Modelling the sorption of Mn(II), Co(II), Ni(II), Zn(II), Cd(II), Eu(III), Am(III), Sn(IV), Th(IV), Np(V) and U(VI) on montmorillonite: Linear free energy relationships and estimates of surface binding constants for some selected heavy metals and actinide. </w:t>
      </w:r>
      <w:r w:rsidRPr="00C63F58">
        <w:rPr>
          <w:rFonts w:ascii="Calibri" w:hAnsi="Calibri" w:cs="Times New Roman"/>
          <w:i/>
          <w:iCs/>
          <w:noProof/>
          <w:szCs w:val="24"/>
        </w:rPr>
        <w:t>Geochimica et Cosmochimica Acta</w:t>
      </w:r>
      <w:r w:rsidRPr="00C63F58">
        <w:rPr>
          <w:rFonts w:ascii="Calibri" w:hAnsi="Calibri" w:cs="Times New Roman"/>
          <w:noProof/>
          <w:szCs w:val="24"/>
        </w:rPr>
        <w:t xml:space="preserve">, </w:t>
      </w:r>
      <w:r w:rsidRPr="00C63F58">
        <w:rPr>
          <w:rFonts w:ascii="Calibri" w:hAnsi="Calibri" w:cs="Times New Roman"/>
          <w:i/>
          <w:iCs/>
          <w:noProof/>
          <w:szCs w:val="24"/>
        </w:rPr>
        <w:t>69</w:t>
      </w:r>
      <w:r w:rsidRPr="00C63F58">
        <w:rPr>
          <w:rFonts w:ascii="Calibri" w:hAnsi="Calibri" w:cs="Times New Roman"/>
          <w:noProof/>
          <w:szCs w:val="24"/>
        </w:rPr>
        <w:t>(4), 875–892. doi:10.1016/j.gca.2004.07.020</w:t>
      </w:r>
    </w:p>
    <w:p w14:paraId="7E677FB7" w14:textId="77777777" w:rsidR="00C63F58" w:rsidRPr="00C63F58" w:rsidRDefault="00C63F58" w:rsidP="00C63F58">
      <w:pPr>
        <w:widowControl w:val="0"/>
        <w:autoSpaceDE w:val="0"/>
        <w:autoSpaceDN w:val="0"/>
        <w:adjustRightInd w:val="0"/>
        <w:spacing w:line="240" w:lineRule="auto"/>
        <w:ind w:left="480" w:hanging="480"/>
        <w:rPr>
          <w:rFonts w:ascii="Calibri" w:hAnsi="Calibri" w:cs="Times New Roman"/>
          <w:noProof/>
          <w:szCs w:val="24"/>
        </w:rPr>
      </w:pPr>
      <w:r w:rsidRPr="00C63F58">
        <w:rPr>
          <w:rFonts w:ascii="Calibri" w:hAnsi="Calibri" w:cs="Times New Roman"/>
          <w:noProof/>
          <w:szCs w:val="24"/>
        </w:rPr>
        <w:t xml:space="preserve">Bradbury, M. H., Baeyens, B., Geckeis, H., &amp; Rabung, T. (2005). Sorption of Eu(III)/Cm(III) on Ca-montmorillonite and Na-illite. Part 2: Surface complexation modelling. </w:t>
      </w:r>
      <w:r w:rsidRPr="00C63F58">
        <w:rPr>
          <w:rFonts w:ascii="Calibri" w:hAnsi="Calibri" w:cs="Times New Roman"/>
          <w:i/>
          <w:iCs/>
          <w:noProof/>
          <w:szCs w:val="24"/>
        </w:rPr>
        <w:t>Geochimica et Cosmochimica Acta</w:t>
      </w:r>
      <w:r w:rsidRPr="00C63F58">
        <w:rPr>
          <w:rFonts w:ascii="Calibri" w:hAnsi="Calibri" w:cs="Times New Roman"/>
          <w:noProof/>
          <w:szCs w:val="24"/>
        </w:rPr>
        <w:t xml:space="preserve">, </w:t>
      </w:r>
      <w:r w:rsidRPr="00C63F58">
        <w:rPr>
          <w:rFonts w:ascii="Calibri" w:hAnsi="Calibri" w:cs="Times New Roman"/>
          <w:i/>
          <w:iCs/>
          <w:noProof/>
          <w:szCs w:val="24"/>
        </w:rPr>
        <w:t>69</w:t>
      </w:r>
      <w:r w:rsidRPr="00C63F58">
        <w:rPr>
          <w:rFonts w:ascii="Calibri" w:hAnsi="Calibri" w:cs="Times New Roman"/>
          <w:noProof/>
          <w:szCs w:val="24"/>
        </w:rPr>
        <w:t>(23), 5403–5412. doi:10.1016/j.gca.2005.06.031</w:t>
      </w:r>
    </w:p>
    <w:p w14:paraId="639B905B" w14:textId="77777777" w:rsidR="00C63F58" w:rsidRPr="00C63F58" w:rsidRDefault="00C63F58" w:rsidP="00C63F58">
      <w:pPr>
        <w:widowControl w:val="0"/>
        <w:autoSpaceDE w:val="0"/>
        <w:autoSpaceDN w:val="0"/>
        <w:adjustRightInd w:val="0"/>
        <w:spacing w:line="240" w:lineRule="auto"/>
        <w:ind w:left="480" w:hanging="480"/>
        <w:rPr>
          <w:rFonts w:ascii="Calibri" w:hAnsi="Calibri" w:cs="Times New Roman"/>
          <w:noProof/>
          <w:szCs w:val="24"/>
        </w:rPr>
      </w:pPr>
      <w:r w:rsidRPr="00C63F58">
        <w:rPr>
          <w:rFonts w:ascii="Calibri" w:hAnsi="Calibri" w:cs="Times New Roman"/>
          <w:noProof/>
          <w:szCs w:val="24"/>
        </w:rPr>
        <w:t xml:space="preserve">Carroll, S. a, Roberts, S. K., Criscenti, L. J., &amp; O’Day, P. a. (2008). Surface complexation model for strontium sorption to amorphous silica and goethite. </w:t>
      </w:r>
      <w:r w:rsidRPr="00C63F58">
        <w:rPr>
          <w:rFonts w:ascii="Calibri" w:hAnsi="Calibri" w:cs="Times New Roman"/>
          <w:i/>
          <w:iCs/>
          <w:noProof/>
          <w:szCs w:val="24"/>
        </w:rPr>
        <w:t>Geochemical Transactions</w:t>
      </w:r>
      <w:r w:rsidRPr="00C63F58">
        <w:rPr>
          <w:rFonts w:ascii="Calibri" w:hAnsi="Calibri" w:cs="Times New Roman"/>
          <w:noProof/>
          <w:szCs w:val="24"/>
        </w:rPr>
        <w:t xml:space="preserve">, </w:t>
      </w:r>
      <w:r w:rsidRPr="00C63F58">
        <w:rPr>
          <w:rFonts w:ascii="Calibri" w:hAnsi="Calibri" w:cs="Times New Roman"/>
          <w:i/>
          <w:iCs/>
          <w:noProof/>
          <w:szCs w:val="24"/>
        </w:rPr>
        <w:t>9</w:t>
      </w:r>
      <w:r w:rsidRPr="00C63F58">
        <w:rPr>
          <w:rFonts w:ascii="Calibri" w:hAnsi="Calibri" w:cs="Times New Roman"/>
          <w:noProof/>
          <w:szCs w:val="24"/>
        </w:rPr>
        <w:t>, 2. doi:10.1186/1467-4866-9-2</w:t>
      </w:r>
    </w:p>
    <w:p w14:paraId="61FDDD15" w14:textId="77777777" w:rsidR="00C63F58" w:rsidRPr="00C63F58" w:rsidRDefault="00C63F58" w:rsidP="00C63F58">
      <w:pPr>
        <w:widowControl w:val="0"/>
        <w:autoSpaceDE w:val="0"/>
        <w:autoSpaceDN w:val="0"/>
        <w:adjustRightInd w:val="0"/>
        <w:spacing w:line="240" w:lineRule="auto"/>
        <w:ind w:left="480" w:hanging="480"/>
        <w:rPr>
          <w:rFonts w:ascii="Calibri" w:hAnsi="Calibri" w:cs="Times New Roman"/>
          <w:noProof/>
          <w:szCs w:val="24"/>
        </w:rPr>
      </w:pPr>
      <w:r w:rsidRPr="00C63F58">
        <w:rPr>
          <w:rFonts w:ascii="Calibri" w:hAnsi="Calibri" w:cs="Times New Roman"/>
          <w:noProof/>
          <w:szCs w:val="24"/>
        </w:rPr>
        <w:t xml:space="preserve">Dixit, S., &amp; Hering, J. G. (2003). Comparison of arsenic(V) and arsenic(III) sorption onto iron oxide minerals: implications for arsenic mobility. </w:t>
      </w:r>
      <w:r w:rsidRPr="00C63F58">
        <w:rPr>
          <w:rFonts w:ascii="Calibri" w:hAnsi="Calibri" w:cs="Times New Roman"/>
          <w:i/>
          <w:iCs/>
          <w:noProof/>
          <w:szCs w:val="24"/>
        </w:rPr>
        <w:t>Environmental Science &amp; Technology</w:t>
      </w:r>
      <w:r w:rsidRPr="00C63F58">
        <w:rPr>
          <w:rFonts w:ascii="Calibri" w:hAnsi="Calibri" w:cs="Times New Roman"/>
          <w:noProof/>
          <w:szCs w:val="24"/>
        </w:rPr>
        <w:t xml:space="preserve">, </w:t>
      </w:r>
      <w:r w:rsidRPr="00C63F58">
        <w:rPr>
          <w:rFonts w:ascii="Calibri" w:hAnsi="Calibri" w:cs="Times New Roman"/>
          <w:i/>
          <w:iCs/>
          <w:noProof/>
          <w:szCs w:val="24"/>
        </w:rPr>
        <w:t>37</w:t>
      </w:r>
      <w:r w:rsidRPr="00C63F58">
        <w:rPr>
          <w:rFonts w:ascii="Calibri" w:hAnsi="Calibri" w:cs="Times New Roman"/>
          <w:noProof/>
          <w:szCs w:val="24"/>
        </w:rPr>
        <w:t>(18), 4182–9. Retrieved from http://www.ncbi.nlm.nih.gov/pubmed/14524451</w:t>
      </w:r>
    </w:p>
    <w:p w14:paraId="6317494A" w14:textId="77777777" w:rsidR="00C63F58" w:rsidRPr="00C63F58" w:rsidRDefault="00C63F58" w:rsidP="00C63F58">
      <w:pPr>
        <w:widowControl w:val="0"/>
        <w:autoSpaceDE w:val="0"/>
        <w:autoSpaceDN w:val="0"/>
        <w:adjustRightInd w:val="0"/>
        <w:spacing w:line="240" w:lineRule="auto"/>
        <w:ind w:left="480" w:hanging="480"/>
        <w:rPr>
          <w:rFonts w:ascii="Calibri" w:hAnsi="Calibri" w:cs="Times New Roman"/>
          <w:noProof/>
          <w:szCs w:val="24"/>
        </w:rPr>
      </w:pPr>
      <w:r w:rsidRPr="00C63F58">
        <w:rPr>
          <w:rFonts w:ascii="Calibri" w:hAnsi="Calibri" w:cs="Times New Roman"/>
          <w:noProof/>
          <w:szCs w:val="24"/>
        </w:rPr>
        <w:t xml:space="preserve">Dzombak, D., &amp; Morel, F. (1990). </w:t>
      </w:r>
      <w:r w:rsidRPr="00C63F58">
        <w:rPr>
          <w:rFonts w:ascii="Calibri" w:hAnsi="Calibri" w:cs="Times New Roman"/>
          <w:i/>
          <w:iCs/>
          <w:noProof/>
          <w:szCs w:val="24"/>
        </w:rPr>
        <w:t>Surface Complexation Modeling: Hydrous Ferric Oxide</w:t>
      </w:r>
      <w:r w:rsidRPr="00C63F58">
        <w:rPr>
          <w:rFonts w:ascii="Calibri" w:hAnsi="Calibri" w:cs="Times New Roman"/>
          <w:noProof/>
          <w:szCs w:val="24"/>
        </w:rPr>
        <w:t>. New York, NY: Wiley.</w:t>
      </w:r>
    </w:p>
    <w:p w14:paraId="0F6393D9" w14:textId="77777777" w:rsidR="00C63F58" w:rsidRPr="00C63F58" w:rsidRDefault="00C63F58" w:rsidP="00C63F58">
      <w:pPr>
        <w:widowControl w:val="0"/>
        <w:autoSpaceDE w:val="0"/>
        <w:autoSpaceDN w:val="0"/>
        <w:adjustRightInd w:val="0"/>
        <w:spacing w:line="240" w:lineRule="auto"/>
        <w:ind w:left="480" w:hanging="480"/>
        <w:rPr>
          <w:rFonts w:ascii="Calibri" w:hAnsi="Calibri" w:cs="Times New Roman"/>
          <w:noProof/>
          <w:szCs w:val="24"/>
        </w:rPr>
      </w:pPr>
      <w:r w:rsidRPr="00C63F58">
        <w:rPr>
          <w:rFonts w:ascii="Calibri" w:hAnsi="Calibri" w:cs="Times New Roman"/>
          <w:noProof/>
          <w:szCs w:val="24"/>
        </w:rPr>
        <w:t>Fenter, P., Cheng, L., Rihs, S., Machesky, M. L., Bedzyk, M. J., &amp; Sturchio, N. C. (2000). Electrical Double-</w:t>
      </w:r>
      <w:r w:rsidRPr="00C63F58">
        <w:rPr>
          <w:rFonts w:ascii="Calibri" w:hAnsi="Calibri" w:cs="Times New Roman"/>
          <w:noProof/>
          <w:szCs w:val="24"/>
        </w:rPr>
        <w:lastRenderedPageBreak/>
        <w:t xml:space="preserve">Layer Structure at the Rutile-Water Interface as Observed in Situ with Small-Period X-Ray Standing Waves. </w:t>
      </w:r>
      <w:r w:rsidRPr="00C63F58">
        <w:rPr>
          <w:rFonts w:ascii="Calibri" w:hAnsi="Calibri" w:cs="Times New Roman"/>
          <w:i/>
          <w:iCs/>
          <w:noProof/>
          <w:szCs w:val="24"/>
        </w:rPr>
        <w:t>Journal of Colloid and Interface Science</w:t>
      </w:r>
      <w:r w:rsidRPr="00C63F58">
        <w:rPr>
          <w:rFonts w:ascii="Calibri" w:hAnsi="Calibri" w:cs="Times New Roman"/>
          <w:noProof/>
          <w:szCs w:val="24"/>
        </w:rPr>
        <w:t xml:space="preserve">, </w:t>
      </w:r>
      <w:r w:rsidRPr="00C63F58">
        <w:rPr>
          <w:rFonts w:ascii="Calibri" w:hAnsi="Calibri" w:cs="Times New Roman"/>
          <w:i/>
          <w:iCs/>
          <w:noProof/>
          <w:szCs w:val="24"/>
        </w:rPr>
        <w:t>225</w:t>
      </w:r>
      <w:r w:rsidRPr="00C63F58">
        <w:rPr>
          <w:rFonts w:ascii="Calibri" w:hAnsi="Calibri" w:cs="Times New Roman"/>
          <w:noProof/>
          <w:szCs w:val="24"/>
        </w:rPr>
        <w:t>, 154–165. doi:10.1006/jcis.2000.6756</w:t>
      </w:r>
    </w:p>
    <w:p w14:paraId="7A2B97E3" w14:textId="77777777" w:rsidR="00C63F58" w:rsidRPr="00C63F58" w:rsidRDefault="00C63F58" w:rsidP="00C63F58">
      <w:pPr>
        <w:widowControl w:val="0"/>
        <w:autoSpaceDE w:val="0"/>
        <w:autoSpaceDN w:val="0"/>
        <w:adjustRightInd w:val="0"/>
        <w:spacing w:line="240" w:lineRule="auto"/>
        <w:ind w:left="480" w:hanging="480"/>
        <w:rPr>
          <w:rFonts w:ascii="Calibri" w:hAnsi="Calibri" w:cs="Times New Roman"/>
          <w:noProof/>
          <w:szCs w:val="24"/>
        </w:rPr>
      </w:pPr>
      <w:r w:rsidRPr="00C63F58">
        <w:rPr>
          <w:rFonts w:ascii="Calibri" w:hAnsi="Calibri" w:cs="Times New Roman"/>
          <w:noProof/>
          <w:szCs w:val="24"/>
        </w:rPr>
        <w:t xml:space="preserve">Fesenko, S., Carvalho, F., Martin, P., Moore, W. S., &amp; Yankovich, T. (2014). </w:t>
      </w:r>
      <w:r w:rsidRPr="00C63F58">
        <w:rPr>
          <w:rFonts w:ascii="Calibri" w:hAnsi="Calibri" w:cs="Times New Roman"/>
          <w:i/>
          <w:iCs/>
          <w:noProof/>
          <w:szCs w:val="24"/>
        </w:rPr>
        <w:t>Radium in the Environment</w:t>
      </w:r>
      <w:r w:rsidRPr="00C63F58">
        <w:rPr>
          <w:rFonts w:ascii="Calibri" w:hAnsi="Calibri" w:cs="Times New Roman"/>
          <w:noProof/>
          <w:szCs w:val="24"/>
        </w:rPr>
        <w:t xml:space="preserve">. </w:t>
      </w:r>
      <w:r w:rsidRPr="00C63F58">
        <w:rPr>
          <w:rFonts w:ascii="Calibri" w:hAnsi="Calibri" w:cs="Times New Roman"/>
          <w:i/>
          <w:iCs/>
          <w:noProof/>
          <w:szCs w:val="24"/>
        </w:rPr>
        <w:t>The Environmental Behavior of Radium</w:t>
      </w:r>
      <w:r w:rsidRPr="00C63F58">
        <w:rPr>
          <w:rFonts w:ascii="Calibri" w:hAnsi="Calibri" w:cs="Times New Roman"/>
          <w:noProof/>
          <w:szCs w:val="24"/>
        </w:rPr>
        <w:t>.</w:t>
      </w:r>
    </w:p>
    <w:p w14:paraId="756ED82C" w14:textId="77777777" w:rsidR="00C63F58" w:rsidRPr="00C63F58" w:rsidRDefault="00C63F58" w:rsidP="00C63F58">
      <w:pPr>
        <w:widowControl w:val="0"/>
        <w:autoSpaceDE w:val="0"/>
        <w:autoSpaceDN w:val="0"/>
        <w:adjustRightInd w:val="0"/>
        <w:spacing w:line="240" w:lineRule="auto"/>
        <w:ind w:left="480" w:hanging="480"/>
        <w:rPr>
          <w:rFonts w:ascii="Calibri" w:hAnsi="Calibri" w:cs="Times New Roman"/>
          <w:noProof/>
          <w:szCs w:val="24"/>
        </w:rPr>
      </w:pPr>
      <w:r w:rsidRPr="00C63F58">
        <w:rPr>
          <w:rFonts w:ascii="Calibri" w:hAnsi="Calibri" w:cs="Times New Roman"/>
          <w:noProof/>
          <w:szCs w:val="24"/>
        </w:rPr>
        <w:t xml:space="preserve">Gonneea, M. E., Morris, P. J., Dulaiova, H., &amp; Charette, M. a. (2008). New perspectives on radium behavior within a subterranean estuary. </w:t>
      </w:r>
      <w:r w:rsidRPr="00C63F58">
        <w:rPr>
          <w:rFonts w:ascii="Calibri" w:hAnsi="Calibri" w:cs="Times New Roman"/>
          <w:i/>
          <w:iCs/>
          <w:noProof/>
          <w:szCs w:val="24"/>
        </w:rPr>
        <w:t>Marine Chemistry</w:t>
      </w:r>
      <w:r w:rsidRPr="00C63F58">
        <w:rPr>
          <w:rFonts w:ascii="Calibri" w:hAnsi="Calibri" w:cs="Times New Roman"/>
          <w:noProof/>
          <w:szCs w:val="24"/>
        </w:rPr>
        <w:t xml:space="preserve">, </w:t>
      </w:r>
      <w:r w:rsidRPr="00C63F58">
        <w:rPr>
          <w:rFonts w:ascii="Calibri" w:hAnsi="Calibri" w:cs="Times New Roman"/>
          <w:i/>
          <w:iCs/>
          <w:noProof/>
          <w:szCs w:val="24"/>
        </w:rPr>
        <w:t>109</w:t>
      </w:r>
      <w:r w:rsidRPr="00C63F58">
        <w:rPr>
          <w:rFonts w:ascii="Calibri" w:hAnsi="Calibri" w:cs="Times New Roman"/>
          <w:noProof/>
          <w:szCs w:val="24"/>
        </w:rPr>
        <w:t>(3-4), 250–267. doi:10.1016/j.marchem.2007.12.002</w:t>
      </w:r>
    </w:p>
    <w:p w14:paraId="386801CD" w14:textId="77777777" w:rsidR="00C63F58" w:rsidRPr="00C63F58" w:rsidRDefault="00C63F58" w:rsidP="00C63F58">
      <w:pPr>
        <w:widowControl w:val="0"/>
        <w:autoSpaceDE w:val="0"/>
        <w:autoSpaceDN w:val="0"/>
        <w:adjustRightInd w:val="0"/>
        <w:spacing w:line="240" w:lineRule="auto"/>
        <w:ind w:left="480" w:hanging="480"/>
        <w:rPr>
          <w:rFonts w:ascii="Calibri" w:hAnsi="Calibri" w:cs="Times New Roman"/>
          <w:noProof/>
          <w:szCs w:val="24"/>
        </w:rPr>
      </w:pPr>
      <w:r w:rsidRPr="00C63F58">
        <w:rPr>
          <w:rFonts w:ascii="Calibri" w:hAnsi="Calibri" w:cs="Times New Roman"/>
          <w:noProof/>
          <w:szCs w:val="24"/>
        </w:rPr>
        <w:t xml:space="preserve">Gorgeon, L. (1994). </w:t>
      </w:r>
      <w:r w:rsidRPr="00C63F58">
        <w:rPr>
          <w:rFonts w:ascii="Calibri" w:hAnsi="Calibri" w:cs="Times New Roman"/>
          <w:i/>
          <w:iCs/>
          <w:noProof/>
          <w:szCs w:val="24"/>
        </w:rPr>
        <w:t>Contribution à la Modélisation Physico-Chimique de la Retention de Radioéléments à Vie Longue par des Matériaux Argileux</w:t>
      </w:r>
      <w:r w:rsidRPr="00C63F58">
        <w:rPr>
          <w:rFonts w:ascii="Calibri" w:hAnsi="Calibri" w:cs="Times New Roman"/>
          <w:noProof/>
          <w:szCs w:val="24"/>
        </w:rPr>
        <w:t>. Universite Paris.</w:t>
      </w:r>
    </w:p>
    <w:p w14:paraId="0919EC05" w14:textId="77777777" w:rsidR="00C63F58" w:rsidRPr="00C63F58" w:rsidRDefault="00C63F58" w:rsidP="00C63F58">
      <w:pPr>
        <w:widowControl w:val="0"/>
        <w:autoSpaceDE w:val="0"/>
        <w:autoSpaceDN w:val="0"/>
        <w:adjustRightInd w:val="0"/>
        <w:spacing w:line="240" w:lineRule="auto"/>
        <w:ind w:left="480" w:hanging="480"/>
        <w:rPr>
          <w:rFonts w:ascii="Calibri" w:hAnsi="Calibri" w:cs="Times New Roman"/>
          <w:noProof/>
          <w:szCs w:val="24"/>
        </w:rPr>
      </w:pPr>
      <w:r w:rsidRPr="00C63F58">
        <w:rPr>
          <w:rFonts w:ascii="Calibri" w:hAnsi="Calibri" w:cs="Times New Roman"/>
          <w:noProof/>
          <w:szCs w:val="24"/>
        </w:rPr>
        <w:t xml:space="preserve">Grivé, M., Duro, L., Colàs, E., &amp; Giffaut, E. (2015). Thermodynamic data selection applied to radionuclides and chemotoxic elements: An overview of the ThermoChimie-TDB. </w:t>
      </w:r>
      <w:r w:rsidRPr="00C63F58">
        <w:rPr>
          <w:rFonts w:ascii="Calibri" w:hAnsi="Calibri" w:cs="Times New Roman"/>
          <w:i/>
          <w:iCs/>
          <w:noProof/>
          <w:szCs w:val="24"/>
        </w:rPr>
        <w:t>Applied Geochemistry</w:t>
      </w:r>
      <w:r w:rsidRPr="00C63F58">
        <w:rPr>
          <w:rFonts w:ascii="Calibri" w:hAnsi="Calibri" w:cs="Times New Roman"/>
          <w:noProof/>
          <w:szCs w:val="24"/>
        </w:rPr>
        <w:t xml:space="preserve">, </w:t>
      </w:r>
      <w:r w:rsidRPr="00C63F58">
        <w:rPr>
          <w:rFonts w:ascii="Calibri" w:hAnsi="Calibri" w:cs="Times New Roman"/>
          <w:i/>
          <w:iCs/>
          <w:noProof/>
          <w:szCs w:val="24"/>
        </w:rPr>
        <w:t>55</w:t>
      </w:r>
      <w:r w:rsidRPr="00C63F58">
        <w:rPr>
          <w:rFonts w:ascii="Calibri" w:hAnsi="Calibri" w:cs="Times New Roman"/>
          <w:noProof/>
          <w:szCs w:val="24"/>
        </w:rPr>
        <w:t>, 85–94. doi:10.1016/j.apgeochem.2014.12.017</w:t>
      </w:r>
    </w:p>
    <w:p w14:paraId="4280276D" w14:textId="77777777" w:rsidR="00C63F58" w:rsidRPr="00C63F58" w:rsidRDefault="00C63F58" w:rsidP="00C63F58">
      <w:pPr>
        <w:widowControl w:val="0"/>
        <w:autoSpaceDE w:val="0"/>
        <w:autoSpaceDN w:val="0"/>
        <w:adjustRightInd w:val="0"/>
        <w:spacing w:line="240" w:lineRule="auto"/>
        <w:ind w:left="480" w:hanging="480"/>
        <w:rPr>
          <w:rFonts w:ascii="Calibri" w:hAnsi="Calibri" w:cs="Times New Roman"/>
          <w:noProof/>
          <w:szCs w:val="24"/>
        </w:rPr>
      </w:pPr>
      <w:r w:rsidRPr="00C63F58">
        <w:rPr>
          <w:rFonts w:ascii="Calibri" w:hAnsi="Calibri" w:cs="Times New Roman"/>
          <w:noProof/>
          <w:szCs w:val="24"/>
        </w:rPr>
        <w:t xml:space="preserve">Hughes, A. L. H., Wilson, A. M., &amp; Moore, W. S. (2015). Groundwater transport and radium variability in coastal porewaters. </w:t>
      </w:r>
      <w:r w:rsidRPr="00C63F58">
        <w:rPr>
          <w:rFonts w:ascii="Calibri" w:hAnsi="Calibri" w:cs="Times New Roman"/>
          <w:i/>
          <w:iCs/>
          <w:noProof/>
          <w:szCs w:val="24"/>
        </w:rPr>
        <w:t>Estuarine, Coastal and Shelf Science</w:t>
      </w:r>
      <w:r w:rsidRPr="00C63F58">
        <w:rPr>
          <w:rFonts w:ascii="Calibri" w:hAnsi="Calibri" w:cs="Times New Roman"/>
          <w:noProof/>
          <w:szCs w:val="24"/>
        </w:rPr>
        <w:t xml:space="preserve">, </w:t>
      </w:r>
      <w:r w:rsidRPr="00C63F58">
        <w:rPr>
          <w:rFonts w:ascii="Calibri" w:hAnsi="Calibri" w:cs="Times New Roman"/>
          <w:i/>
          <w:iCs/>
          <w:noProof/>
          <w:szCs w:val="24"/>
        </w:rPr>
        <w:t>164</w:t>
      </w:r>
      <w:r w:rsidRPr="00C63F58">
        <w:rPr>
          <w:rFonts w:ascii="Calibri" w:hAnsi="Calibri" w:cs="Times New Roman"/>
          <w:noProof/>
          <w:szCs w:val="24"/>
        </w:rPr>
        <w:t>, 94–104. doi:10.1016/j.ecss.2015.06.005</w:t>
      </w:r>
    </w:p>
    <w:p w14:paraId="49754F7F" w14:textId="77777777" w:rsidR="00C63F58" w:rsidRPr="00C63F58" w:rsidRDefault="00C63F58" w:rsidP="00C63F58">
      <w:pPr>
        <w:widowControl w:val="0"/>
        <w:autoSpaceDE w:val="0"/>
        <w:autoSpaceDN w:val="0"/>
        <w:adjustRightInd w:val="0"/>
        <w:spacing w:line="240" w:lineRule="auto"/>
        <w:ind w:left="480" w:hanging="480"/>
        <w:rPr>
          <w:rFonts w:ascii="Calibri" w:hAnsi="Calibri" w:cs="Times New Roman"/>
          <w:noProof/>
          <w:szCs w:val="24"/>
        </w:rPr>
      </w:pPr>
      <w:r w:rsidRPr="00C63F58">
        <w:rPr>
          <w:rFonts w:ascii="Calibri" w:hAnsi="Calibri" w:cs="Times New Roman"/>
          <w:noProof/>
          <w:szCs w:val="24"/>
        </w:rPr>
        <w:t xml:space="preserve">Jones, M. J., Butchins, L. J., Charnock, J. M., Pattrick, R. a D., Small, J. S., Vaughan, D. J., … Livens, F. R. (2011). Reactions of radium and barium with the surfaces of carbonate minerals. </w:t>
      </w:r>
      <w:r w:rsidRPr="00C63F58">
        <w:rPr>
          <w:rFonts w:ascii="Calibri" w:hAnsi="Calibri" w:cs="Times New Roman"/>
          <w:i/>
          <w:iCs/>
          <w:noProof/>
          <w:szCs w:val="24"/>
        </w:rPr>
        <w:t>Applied Geochemistry</w:t>
      </w:r>
      <w:r w:rsidRPr="00C63F58">
        <w:rPr>
          <w:rFonts w:ascii="Calibri" w:hAnsi="Calibri" w:cs="Times New Roman"/>
          <w:noProof/>
          <w:szCs w:val="24"/>
        </w:rPr>
        <w:t xml:space="preserve">, </w:t>
      </w:r>
      <w:r w:rsidRPr="00C63F58">
        <w:rPr>
          <w:rFonts w:ascii="Calibri" w:hAnsi="Calibri" w:cs="Times New Roman"/>
          <w:i/>
          <w:iCs/>
          <w:noProof/>
          <w:szCs w:val="24"/>
        </w:rPr>
        <w:t>26</w:t>
      </w:r>
      <w:r w:rsidRPr="00C63F58">
        <w:rPr>
          <w:rFonts w:ascii="Calibri" w:hAnsi="Calibri" w:cs="Times New Roman"/>
          <w:noProof/>
          <w:szCs w:val="24"/>
        </w:rPr>
        <w:t>(7), 1231–1238. doi:10.1016/j.apgeochem.2011.04.012</w:t>
      </w:r>
    </w:p>
    <w:p w14:paraId="34779F3E" w14:textId="77777777" w:rsidR="00C63F58" w:rsidRPr="00C63F58" w:rsidRDefault="00C63F58" w:rsidP="00C63F58">
      <w:pPr>
        <w:widowControl w:val="0"/>
        <w:autoSpaceDE w:val="0"/>
        <w:autoSpaceDN w:val="0"/>
        <w:adjustRightInd w:val="0"/>
        <w:spacing w:line="240" w:lineRule="auto"/>
        <w:ind w:left="480" w:hanging="480"/>
        <w:rPr>
          <w:rFonts w:ascii="Calibri" w:hAnsi="Calibri" w:cs="Times New Roman"/>
          <w:noProof/>
          <w:szCs w:val="24"/>
        </w:rPr>
      </w:pPr>
      <w:r w:rsidRPr="00C63F58">
        <w:rPr>
          <w:rFonts w:ascii="Calibri" w:hAnsi="Calibri" w:cs="Times New Roman"/>
          <w:noProof/>
          <w:szCs w:val="24"/>
        </w:rPr>
        <w:t xml:space="preserve">Kornicker, W. A., &amp; Morse, J. W. (1991). Interactions of divalent cations with the surface of pyrite. </w:t>
      </w:r>
      <w:r w:rsidRPr="00C63F58">
        <w:rPr>
          <w:rFonts w:ascii="Calibri" w:hAnsi="Calibri" w:cs="Times New Roman"/>
          <w:i/>
          <w:iCs/>
          <w:noProof/>
          <w:szCs w:val="24"/>
        </w:rPr>
        <w:t>Geochimica et Cosmochimica Acta</w:t>
      </w:r>
      <w:r w:rsidRPr="00C63F58">
        <w:rPr>
          <w:rFonts w:ascii="Calibri" w:hAnsi="Calibri" w:cs="Times New Roman"/>
          <w:noProof/>
          <w:szCs w:val="24"/>
        </w:rPr>
        <w:t xml:space="preserve">, </w:t>
      </w:r>
      <w:r w:rsidRPr="00C63F58">
        <w:rPr>
          <w:rFonts w:ascii="Calibri" w:hAnsi="Calibri" w:cs="Times New Roman"/>
          <w:i/>
          <w:iCs/>
          <w:noProof/>
          <w:szCs w:val="24"/>
        </w:rPr>
        <w:t>55</w:t>
      </w:r>
      <w:r w:rsidRPr="00C63F58">
        <w:rPr>
          <w:rFonts w:ascii="Calibri" w:hAnsi="Calibri" w:cs="Times New Roman"/>
          <w:noProof/>
          <w:szCs w:val="24"/>
        </w:rPr>
        <w:t>(8), 2159–2171. doi:10.1016/0016-7037(91)90094-L</w:t>
      </w:r>
    </w:p>
    <w:p w14:paraId="6C24DAC6" w14:textId="77777777" w:rsidR="00C63F58" w:rsidRPr="00C63F58" w:rsidRDefault="00C63F58" w:rsidP="00C63F58">
      <w:pPr>
        <w:widowControl w:val="0"/>
        <w:autoSpaceDE w:val="0"/>
        <w:autoSpaceDN w:val="0"/>
        <w:adjustRightInd w:val="0"/>
        <w:spacing w:line="240" w:lineRule="auto"/>
        <w:ind w:left="480" w:hanging="480"/>
        <w:rPr>
          <w:rFonts w:ascii="Calibri" w:hAnsi="Calibri" w:cs="Times New Roman"/>
          <w:noProof/>
          <w:szCs w:val="24"/>
        </w:rPr>
      </w:pPr>
      <w:r w:rsidRPr="00C63F58">
        <w:rPr>
          <w:rFonts w:ascii="Calibri" w:hAnsi="Calibri" w:cs="Times New Roman"/>
          <w:noProof/>
          <w:szCs w:val="24"/>
        </w:rPr>
        <w:t xml:space="preserve">Kraepiel, A., Keiler, K. C., &amp; Morel, F. M. M. (1999). A Model for Metal Adsorption on Montmorillonite. </w:t>
      </w:r>
      <w:r w:rsidRPr="00C63F58">
        <w:rPr>
          <w:rFonts w:ascii="Calibri" w:hAnsi="Calibri" w:cs="Times New Roman"/>
          <w:i/>
          <w:iCs/>
          <w:noProof/>
          <w:szCs w:val="24"/>
        </w:rPr>
        <w:t>Journal of Colloid and Interface Science</w:t>
      </w:r>
      <w:r w:rsidRPr="00C63F58">
        <w:rPr>
          <w:rFonts w:ascii="Calibri" w:hAnsi="Calibri" w:cs="Times New Roman"/>
          <w:noProof/>
          <w:szCs w:val="24"/>
        </w:rPr>
        <w:t xml:space="preserve">, </w:t>
      </w:r>
      <w:r w:rsidRPr="00C63F58">
        <w:rPr>
          <w:rFonts w:ascii="Calibri" w:hAnsi="Calibri" w:cs="Times New Roman"/>
          <w:i/>
          <w:iCs/>
          <w:noProof/>
          <w:szCs w:val="24"/>
        </w:rPr>
        <w:t>210</w:t>
      </w:r>
      <w:r w:rsidRPr="00C63F58">
        <w:rPr>
          <w:rFonts w:ascii="Calibri" w:hAnsi="Calibri" w:cs="Times New Roman"/>
          <w:noProof/>
          <w:szCs w:val="24"/>
        </w:rPr>
        <w:t>(1), 43–54. doi:10.1006/jcis.1998.5947</w:t>
      </w:r>
    </w:p>
    <w:p w14:paraId="5CE9C22F" w14:textId="77777777" w:rsidR="00C63F58" w:rsidRPr="00C63F58" w:rsidRDefault="00C63F58" w:rsidP="00C63F58">
      <w:pPr>
        <w:widowControl w:val="0"/>
        <w:autoSpaceDE w:val="0"/>
        <w:autoSpaceDN w:val="0"/>
        <w:adjustRightInd w:val="0"/>
        <w:spacing w:line="240" w:lineRule="auto"/>
        <w:ind w:left="480" w:hanging="480"/>
        <w:rPr>
          <w:rFonts w:ascii="Calibri" w:hAnsi="Calibri" w:cs="Times New Roman"/>
          <w:noProof/>
          <w:szCs w:val="24"/>
        </w:rPr>
      </w:pPr>
      <w:r w:rsidRPr="00C63F58">
        <w:rPr>
          <w:rFonts w:ascii="Calibri" w:hAnsi="Calibri" w:cs="Times New Roman"/>
          <w:noProof/>
          <w:szCs w:val="24"/>
        </w:rPr>
        <w:t xml:space="preserve">Lambert, M. J., &amp; Burnett, W. C. (2003). Submarine groundwater discharge estimates at a Florida coastal site based on continuous radon measurements. </w:t>
      </w:r>
      <w:r w:rsidRPr="00C63F58">
        <w:rPr>
          <w:rFonts w:ascii="Calibri" w:hAnsi="Calibri" w:cs="Times New Roman"/>
          <w:i/>
          <w:iCs/>
          <w:noProof/>
          <w:szCs w:val="24"/>
        </w:rPr>
        <w:t>Biogeochemistry</w:t>
      </w:r>
      <w:r w:rsidRPr="00C63F58">
        <w:rPr>
          <w:rFonts w:ascii="Calibri" w:hAnsi="Calibri" w:cs="Times New Roman"/>
          <w:noProof/>
          <w:szCs w:val="24"/>
        </w:rPr>
        <w:t xml:space="preserve">, </w:t>
      </w:r>
      <w:r w:rsidRPr="00C63F58">
        <w:rPr>
          <w:rFonts w:ascii="Calibri" w:hAnsi="Calibri" w:cs="Times New Roman"/>
          <w:i/>
          <w:iCs/>
          <w:noProof/>
          <w:szCs w:val="24"/>
        </w:rPr>
        <w:t>66</w:t>
      </w:r>
      <w:r w:rsidRPr="00C63F58">
        <w:rPr>
          <w:rFonts w:ascii="Calibri" w:hAnsi="Calibri" w:cs="Times New Roman"/>
          <w:noProof/>
          <w:szCs w:val="24"/>
        </w:rPr>
        <w:t>(1-2), 55–73. doi:10.1023/B:BIOG.0000006057.63478.fa</w:t>
      </w:r>
    </w:p>
    <w:p w14:paraId="0ECB606A" w14:textId="77777777" w:rsidR="00C63F58" w:rsidRPr="00C63F58" w:rsidRDefault="00C63F58" w:rsidP="00C63F58">
      <w:pPr>
        <w:widowControl w:val="0"/>
        <w:autoSpaceDE w:val="0"/>
        <w:autoSpaceDN w:val="0"/>
        <w:adjustRightInd w:val="0"/>
        <w:spacing w:line="240" w:lineRule="auto"/>
        <w:ind w:left="480" w:hanging="480"/>
        <w:rPr>
          <w:rFonts w:ascii="Calibri" w:hAnsi="Calibri" w:cs="Times New Roman"/>
          <w:noProof/>
          <w:szCs w:val="24"/>
        </w:rPr>
      </w:pPr>
      <w:r w:rsidRPr="00C63F58">
        <w:rPr>
          <w:rFonts w:ascii="Calibri" w:hAnsi="Calibri" w:cs="Times New Roman"/>
          <w:noProof/>
          <w:szCs w:val="24"/>
        </w:rPr>
        <w:t xml:space="preserve">Lauer, N., &amp; Vengosh, A. (2016). Age Dating Oil and Gas Wastewater Spills Using Radium Isotopes and Their Decay Products in Impacted Soil and Sediment. </w:t>
      </w:r>
      <w:r w:rsidRPr="00C63F58">
        <w:rPr>
          <w:rFonts w:ascii="Calibri" w:hAnsi="Calibri" w:cs="Times New Roman"/>
          <w:i/>
          <w:iCs/>
          <w:noProof/>
          <w:szCs w:val="24"/>
        </w:rPr>
        <w:t>Environmental Science &amp; Technology Letters</w:t>
      </w:r>
      <w:r w:rsidRPr="00C63F58">
        <w:rPr>
          <w:rFonts w:ascii="Calibri" w:hAnsi="Calibri" w:cs="Times New Roman"/>
          <w:noProof/>
          <w:szCs w:val="24"/>
        </w:rPr>
        <w:t>, acs.estlett.6b00118. doi:10.1021/acs.estlett.6b00118</w:t>
      </w:r>
    </w:p>
    <w:p w14:paraId="2B3E8618" w14:textId="77777777" w:rsidR="00C63F58" w:rsidRPr="00C63F58" w:rsidRDefault="00C63F58" w:rsidP="00C63F58">
      <w:pPr>
        <w:widowControl w:val="0"/>
        <w:autoSpaceDE w:val="0"/>
        <w:autoSpaceDN w:val="0"/>
        <w:adjustRightInd w:val="0"/>
        <w:spacing w:line="240" w:lineRule="auto"/>
        <w:ind w:left="480" w:hanging="480"/>
        <w:rPr>
          <w:rFonts w:ascii="Calibri" w:hAnsi="Calibri" w:cs="Times New Roman"/>
          <w:noProof/>
          <w:szCs w:val="24"/>
        </w:rPr>
      </w:pPr>
      <w:r w:rsidRPr="00C63F58">
        <w:rPr>
          <w:rFonts w:ascii="Calibri" w:hAnsi="Calibri" w:cs="Times New Roman"/>
          <w:noProof/>
          <w:szCs w:val="24"/>
        </w:rPr>
        <w:t xml:space="preserve">Moore, W. S. (2003). Sources and fluxes of submarine groundwater discharge delineated by radium isotopes. </w:t>
      </w:r>
      <w:r w:rsidRPr="00C63F58">
        <w:rPr>
          <w:rFonts w:ascii="Calibri" w:hAnsi="Calibri" w:cs="Times New Roman"/>
          <w:i/>
          <w:iCs/>
          <w:noProof/>
          <w:szCs w:val="24"/>
        </w:rPr>
        <w:t>Biogeochemistry</w:t>
      </w:r>
      <w:r w:rsidRPr="00C63F58">
        <w:rPr>
          <w:rFonts w:ascii="Calibri" w:hAnsi="Calibri" w:cs="Times New Roman"/>
          <w:noProof/>
          <w:szCs w:val="24"/>
        </w:rPr>
        <w:t xml:space="preserve">, </w:t>
      </w:r>
      <w:r w:rsidRPr="00C63F58">
        <w:rPr>
          <w:rFonts w:ascii="Calibri" w:hAnsi="Calibri" w:cs="Times New Roman"/>
          <w:i/>
          <w:iCs/>
          <w:noProof/>
          <w:szCs w:val="24"/>
        </w:rPr>
        <w:t>66</w:t>
      </w:r>
      <w:r w:rsidRPr="00C63F58">
        <w:rPr>
          <w:rFonts w:ascii="Calibri" w:hAnsi="Calibri" w:cs="Times New Roman"/>
          <w:noProof/>
          <w:szCs w:val="24"/>
        </w:rPr>
        <w:t>(1), 75–93. doi:10.1023/B:BIOG.0000006065.77764.a0</w:t>
      </w:r>
    </w:p>
    <w:p w14:paraId="18AB1A6B" w14:textId="77777777" w:rsidR="00C63F58" w:rsidRPr="00C63F58" w:rsidRDefault="00C63F58" w:rsidP="00C63F58">
      <w:pPr>
        <w:widowControl w:val="0"/>
        <w:autoSpaceDE w:val="0"/>
        <w:autoSpaceDN w:val="0"/>
        <w:adjustRightInd w:val="0"/>
        <w:spacing w:line="240" w:lineRule="auto"/>
        <w:ind w:left="480" w:hanging="480"/>
        <w:rPr>
          <w:rFonts w:ascii="Calibri" w:hAnsi="Calibri" w:cs="Times New Roman"/>
          <w:noProof/>
          <w:szCs w:val="24"/>
        </w:rPr>
      </w:pPr>
      <w:r w:rsidRPr="00C63F58">
        <w:rPr>
          <w:rFonts w:ascii="Calibri" w:hAnsi="Calibri" w:cs="Times New Roman"/>
          <w:noProof/>
          <w:szCs w:val="24"/>
        </w:rPr>
        <w:t xml:space="preserve">Murphy, R., &amp; Strongin, D. (2009). Surface reactivity of pyrite and related sulfides. </w:t>
      </w:r>
      <w:r w:rsidRPr="00C63F58">
        <w:rPr>
          <w:rFonts w:ascii="Calibri" w:hAnsi="Calibri" w:cs="Times New Roman"/>
          <w:i/>
          <w:iCs/>
          <w:noProof/>
          <w:szCs w:val="24"/>
        </w:rPr>
        <w:t>Surface Science Reports</w:t>
      </w:r>
      <w:r w:rsidRPr="00C63F58">
        <w:rPr>
          <w:rFonts w:ascii="Calibri" w:hAnsi="Calibri" w:cs="Times New Roman"/>
          <w:noProof/>
          <w:szCs w:val="24"/>
        </w:rPr>
        <w:t xml:space="preserve">, </w:t>
      </w:r>
      <w:r w:rsidRPr="00C63F58">
        <w:rPr>
          <w:rFonts w:ascii="Calibri" w:hAnsi="Calibri" w:cs="Times New Roman"/>
          <w:i/>
          <w:iCs/>
          <w:noProof/>
          <w:szCs w:val="24"/>
        </w:rPr>
        <w:t>64</w:t>
      </w:r>
      <w:r w:rsidRPr="00C63F58">
        <w:rPr>
          <w:rFonts w:ascii="Calibri" w:hAnsi="Calibri" w:cs="Times New Roman"/>
          <w:noProof/>
          <w:szCs w:val="24"/>
        </w:rPr>
        <w:t>(1), 1–45. doi:10.1016/j.surfrep.2008.09.002</w:t>
      </w:r>
    </w:p>
    <w:p w14:paraId="77212A39" w14:textId="77777777" w:rsidR="00C63F58" w:rsidRPr="00C63F58" w:rsidRDefault="00C63F58" w:rsidP="00C63F58">
      <w:pPr>
        <w:widowControl w:val="0"/>
        <w:autoSpaceDE w:val="0"/>
        <w:autoSpaceDN w:val="0"/>
        <w:adjustRightInd w:val="0"/>
        <w:spacing w:line="240" w:lineRule="auto"/>
        <w:ind w:left="480" w:hanging="480"/>
        <w:rPr>
          <w:rFonts w:ascii="Calibri" w:hAnsi="Calibri" w:cs="Times New Roman"/>
          <w:noProof/>
          <w:szCs w:val="24"/>
        </w:rPr>
      </w:pPr>
      <w:r w:rsidRPr="00C63F58">
        <w:rPr>
          <w:rFonts w:ascii="Calibri" w:hAnsi="Calibri" w:cs="Times New Roman"/>
          <w:noProof/>
          <w:szCs w:val="24"/>
        </w:rPr>
        <w:t xml:space="preserve">Naveau, A., Monteil-Rivera, F., Dumonceau, J., Catalette, H., &amp; Simoni, E. (2006). Sorption of Sr(II) and Eu(III) onto pyrite under different redox potential conditions. </w:t>
      </w:r>
      <w:r w:rsidRPr="00C63F58">
        <w:rPr>
          <w:rFonts w:ascii="Calibri" w:hAnsi="Calibri" w:cs="Times New Roman"/>
          <w:i/>
          <w:iCs/>
          <w:noProof/>
          <w:szCs w:val="24"/>
        </w:rPr>
        <w:t>Journal of Colloid and Interface Science</w:t>
      </w:r>
      <w:r w:rsidRPr="00C63F58">
        <w:rPr>
          <w:rFonts w:ascii="Calibri" w:hAnsi="Calibri" w:cs="Times New Roman"/>
          <w:noProof/>
          <w:szCs w:val="24"/>
        </w:rPr>
        <w:t xml:space="preserve">, </w:t>
      </w:r>
      <w:r w:rsidRPr="00C63F58">
        <w:rPr>
          <w:rFonts w:ascii="Calibri" w:hAnsi="Calibri" w:cs="Times New Roman"/>
          <w:i/>
          <w:iCs/>
          <w:noProof/>
          <w:szCs w:val="24"/>
        </w:rPr>
        <w:t>293</w:t>
      </w:r>
      <w:r w:rsidRPr="00C63F58">
        <w:rPr>
          <w:rFonts w:ascii="Calibri" w:hAnsi="Calibri" w:cs="Times New Roman"/>
          <w:noProof/>
          <w:szCs w:val="24"/>
        </w:rPr>
        <w:t>(1), 27–35. doi:10.1016/j.jcis.2005.06.049</w:t>
      </w:r>
    </w:p>
    <w:p w14:paraId="4E5DC51E" w14:textId="77777777" w:rsidR="00C63F58" w:rsidRPr="00C63F58" w:rsidRDefault="00C63F58" w:rsidP="00C63F58">
      <w:pPr>
        <w:widowControl w:val="0"/>
        <w:autoSpaceDE w:val="0"/>
        <w:autoSpaceDN w:val="0"/>
        <w:adjustRightInd w:val="0"/>
        <w:spacing w:line="240" w:lineRule="auto"/>
        <w:ind w:left="480" w:hanging="480"/>
        <w:rPr>
          <w:rFonts w:ascii="Calibri" w:hAnsi="Calibri" w:cs="Times New Roman"/>
          <w:noProof/>
          <w:szCs w:val="24"/>
        </w:rPr>
      </w:pPr>
      <w:r w:rsidRPr="00C63F58">
        <w:rPr>
          <w:rFonts w:ascii="Calibri" w:hAnsi="Calibri" w:cs="Times New Roman"/>
          <w:noProof/>
          <w:szCs w:val="24"/>
        </w:rPr>
        <w:t xml:space="preserve">Naveau, A., Monteil-Rivera, F., Guillon, E., &amp; Dumonceau, J. (2007). Interactions of aqueous selenium (-II) and (IV) with metallic sulfide surfaces. </w:t>
      </w:r>
      <w:r w:rsidRPr="00C63F58">
        <w:rPr>
          <w:rFonts w:ascii="Calibri" w:hAnsi="Calibri" w:cs="Times New Roman"/>
          <w:i/>
          <w:iCs/>
          <w:noProof/>
          <w:szCs w:val="24"/>
        </w:rPr>
        <w:t>Environmental Science and Technology</w:t>
      </w:r>
      <w:r w:rsidRPr="00C63F58">
        <w:rPr>
          <w:rFonts w:ascii="Calibri" w:hAnsi="Calibri" w:cs="Times New Roman"/>
          <w:noProof/>
          <w:szCs w:val="24"/>
        </w:rPr>
        <w:t xml:space="preserve">, </w:t>
      </w:r>
      <w:r w:rsidRPr="00C63F58">
        <w:rPr>
          <w:rFonts w:ascii="Calibri" w:hAnsi="Calibri" w:cs="Times New Roman"/>
          <w:i/>
          <w:iCs/>
          <w:noProof/>
          <w:szCs w:val="24"/>
        </w:rPr>
        <w:t>41</w:t>
      </w:r>
      <w:r w:rsidRPr="00C63F58">
        <w:rPr>
          <w:rFonts w:ascii="Calibri" w:hAnsi="Calibri" w:cs="Times New Roman"/>
          <w:noProof/>
          <w:szCs w:val="24"/>
        </w:rPr>
        <w:t>(15), 5376–5382. doi:10.1021/es0704481</w:t>
      </w:r>
    </w:p>
    <w:p w14:paraId="7E5FE5D6" w14:textId="77777777" w:rsidR="00C63F58" w:rsidRPr="00C63F58" w:rsidRDefault="00C63F58" w:rsidP="00C63F58">
      <w:pPr>
        <w:widowControl w:val="0"/>
        <w:autoSpaceDE w:val="0"/>
        <w:autoSpaceDN w:val="0"/>
        <w:adjustRightInd w:val="0"/>
        <w:spacing w:line="240" w:lineRule="auto"/>
        <w:ind w:left="480" w:hanging="480"/>
        <w:rPr>
          <w:rFonts w:ascii="Calibri" w:hAnsi="Calibri" w:cs="Times New Roman"/>
          <w:noProof/>
          <w:szCs w:val="24"/>
        </w:rPr>
      </w:pPr>
      <w:r w:rsidRPr="00C63F58">
        <w:rPr>
          <w:rFonts w:ascii="Calibri" w:hAnsi="Calibri" w:cs="Times New Roman"/>
          <w:noProof/>
          <w:szCs w:val="24"/>
        </w:rPr>
        <w:t xml:space="preserve">Nirdosh, I., Trembley, W., &amp; Johnson, C. (1990). Adsorption-desorption studies on the 226Ra-hydrated </w:t>
      </w:r>
      <w:r w:rsidRPr="00C63F58">
        <w:rPr>
          <w:rFonts w:ascii="Calibri" w:hAnsi="Calibri" w:cs="Times New Roman"/>
          <w:noProof/>
          <w:szCs w:val="24"/>
        </w:rPr>
        <w:lastRenderedPageBreak/>
        <w:t xml:space="preserve">metal oxide systems. </w:t>
      </w:r>
      <w:r w:rsidRPr="00C63F58">
        <w:rPr>
          <w:rFonts w:ascii="Calibri" w:hAnsi="Calibri" w:cs="Times New Roman"/>
          <w:i/>
          <w:iCs/>
          <w:noProof/>
          <w:szCs w:val="24"/>
        </w:rPr>
        <w:t>Hydrometallurgy</w:t>
      </w:r>
      <w:r w:rsidRPr="00C63F58">
        <w:rPr>
          <w:rFonts w:ascii="Calibri" w:hAnsi="Calibri" w:cs="Times New Roman"/>
          <w:noProof/>
          <w:szCs w:val="24"/>
        </w:rPr>
        <w:t xml:space="preserve">, </w:t>
      </w:r>
      <w:r w:rsidRPr="00C63F58">
        <w:rPr>
          <w:rFonts w:ascii="Calibri" w:hAnsi="Calibri" w:cs="Times New Roman"/>
          <w:i/>
          <w:iCs/>
          <w:noProof/>
          <w:szCs w:val="24"/>
        </w:rPr>
        <w:t>24</w:t>
      </w:r>
      <w:r w:rsidRPr="00C63F58">
        <w:rPr>
          <w:rFonts w:ascii="Calibri" w:hAnsi="Calibri" w:cs="Times New Roman"/>
          <w:noProof/>
          <w:szCs w:val="24"/>
        </w:rPr>
        <w:t>(2), 237–248. doi:10.1016/0304-386X(90)90089-K</w:t>
      </w:r>
    </w:p>
    <w:p w14:paraId="4001500F" w14:textId="77777777" w:rsidR="00C63F58" w:rsidRPr="00C63F58" w:rsidRDefault="00C63F58" w:rsidP="00C63F58">
      <w:pPr>
        <w:widowControl w:val="0"/>
        <w:autoSpaceDE w:val="0"/>
        <w:autoSpaceDN w:val="0"/>
        <w:adjustRightInd w:val="0"/>
        <w:spacing w:line="240" w:lineRule="auto"/>
        <w:ind w:left="480" w:hanging="480"/>
        <w:rPr>
          <w:rFonts w:ascii="Calibri" w:hAnsi="Calibri" w:cs="Times New Roman"/>
          <w:noProof/>
          <w:szCs w:val="24"/>
        </w:rPr>
      </w:pPr>
      <w:r w:rsidRPr="00C63F58">
        <w:rPr>
          <w:rFonts w:ascii="Calibri" w:hAnsi="Calibri" w:cs="Times New Roman"/>
          <w:noProof/>
          <w:szCs w:val="24"/>
        </w:rPr>
        <w:t xml:space="preserve">Parkhurst, D. L., &amp; Appela, C. A. J. (2013). </w:t>
      </w:r>
      <w:r w:rsidRPr="00C63F58">
        <w:rPr>
          <w:rFonts w:ascii="Calibri" w:hAnsi="Calibri" w:cs="Times New Roman"/>
          <w:i/>
          <w:iCs/>
          <w:noProof/>
          <w:szCs w:val="24"/>
        </w:rPr>
        <w:t>Description of Input and Examples for PHREEQC Version 3 — A Computer Program for Speciation , Batch-Reaction , One-Dimensional Transport , and Inverse Geochemical Calculations Chapter 43 of</w:t>
      </w:r>
      <w:r w:rsidRPr="00C63F58">
        <w:rPr>
          <w:rFonts w:ascii="Calibri" w:hAnsi="Calibri" w:cs="Times New Roman"/>
          <w:noProof/>
          <w:szCs w:val="24"/>
        </w:rPr>
        <w:t xml:space="preserve">. </w:t>
      </w:r>
      <w:r w:rsidRPr="00C63F58">
        <w:rPr>
          <w:rFonts w:ascii="Calibri" w:hAnsi="Calibri" w:cs="Times New Roman"/>
          <w:i/>
          <w:iCs/>
          <w:noProof/>
          <w:szCs w:val="24"/>
        </w:rPr>
        <w:t>U.S. Geological Survey Techniques and Methods</w:t>
      </w:r>
      <w:r w:rsidRPr="00C63F58">
        <w:rPr>
          <w:rFonts w:ascii="Calibri" w:hAnsi="Calibri" w:cs="Times New Roman"/>
          <w:noProof/>
          <w:szCs w:val="24"/>
        </w:rPr>
        <w:t>. Retrieved from http://pubs.usgs.gov/tm/06/a43/</w:t>
      </w:r>
    </w:p>
    <w:p w14:paraId="0D69191B" w14:textId="77777777" w:rsidR="00C63F58" w:rsidRPr="00C63F58" w:rsidRDefault="00C63F58" w:rsidP="00C63F58">
      <w:pPr>
        <w:widowControl w:val="0"/>
        <w:autoSpaceDE w:val="0"/>
        <w:autoSpaceDN w:val="0"/>
        <w:adjustRightInd w:val="0"/>
        <w:spacing w:line="240" w:lineRule="auto"/>
        <w:ind w:left="480" w:hanging="480"/>
        <w:rPr>
          <w:rFonts w:ascii="Calibri" w:hAnsi="Calibri" w:cs="Times New Roman"/>
          <w:noProof/>
          <w:szCs w:val="24"/>
        </w:rPr>
      </w:pPr>
      <w:r w:rsidRPr="00C63F58">
        <w:rPr>
          <w:rFonts w:ascii="Calibri" w:hAnsi="Calibri" w:cs="Times New Roman"/>
          <w:noProof/>
          <w:szCs w:val="24"/>
        </w:rPr>
        <w:t xml:space="preserve">Rahnemaie, R., Hiemstra, T., &amp; van Riemsdijk, W. H. (2006). Inner- and outer-sphere complexation of ions at the goethite-solution interface. </w:t>
      </w:r>
      <w:r w:rsidRPr="00C63F58">
        <w:rPr>
          <w:rFonts w:ascii="Calibri" w:hAnsi="Calibri" w:cs="Times New Roman"/>
          <w:i/>
          <w:iCs/>
          <w:noProof/>
          <w:szCs w:val="24"/>
        </w:rPr>
        <w:t>Journal of Colloid and Interface Science</w:t>
      </w:r>
      <w:r w:rsidRPr="00C63F58">
        <w:rPr>
          <w:rFonts w:ascii="Calibri" w:hAnsi="Calibri" w:cs="Times New Roman"/>
          <w:noProof/>
          <w:szCs w:val="24"/>
        </w:rPr>
        <w:t xml:space="preserve">, </w:t>
      </w:r>
      <w:r w:rsidRPr="00C63F58">
        <w:rPr>
          <w:rFonts w:ascii="Calibri" w:hAnsi="Calibri" w:cs="Times New Roman"/>
          <w:i/>
          <w:iCs/>
          <w:noProof/>
          <w:szCs w:val="24"/>
        </w:rPr>
        <w:t>297</w:t>
      </w:r>
      <w:r w:rsidRPr="00C63F58">
        <w:rPr>
          <w:rFonts w:ascii="Calibri" w:hAnsi="Calibri" w:cs="Times New Roman"/>
          <w:noProof/>
          <w:szCs w:val="24"/>
        </w:rPr>
        <w:t>(2), 379–388. doi:10.1016/j.jcis.2005.11.003</w:t>
      </w:r>
    </w:p>
    <w:p w14:paraId="13F4E97E" w14:textId="77777777" w:rsidR="00C63F58" w:rsidRPr="00C63F58" w:rsidRDefault="00C63F58" w:rsidP="00C63F58">
      <w:pPr>
        <w:widowControl w:val="0"/>
        <w:autoSpaceDE w:val="0"/>
        <w:autoSpaceDN w:val="0"/>
        <w:adjustRightInd w:val="0"/>
        <w:spacing w:line="240" w:lineRule="auto"/>
        <w:ind w:left="480" w:hanging="480"/>
        <w:rPr>
          <w:rFonts w:ascii="Calibri" w:hAnsi="Calibri" w:cs="Times New Roman"/>
          <w:noProof/>
          <w:szCs w:val="24"/>
        </w:rPr>
      </w:pPr>
      <w:r w:rsidRPr="00C63F58">
        <w:rPr>
          <w:rFonts w:ascii="Calibri" w:hAnsi="Calibri" w:cs="Times New Roman"/>
          <w:noProof/>
          <w:szCs w:val="24"/>
        </w:rPr>
        <w:t xml:space="preserve">Rama, &amp; Moore, W. S. (1996). Using the radium quartet for evaluating groundwater input and water exchange in salt marshes. </w:t>
      </w:r>
      <w:r w:rsidRPr="00C63F58">
        <w:rPr>
          <w:rFonts w:ascii="Calibri" w:hAnsi="Calibri" w:cs="Times New Roman"/>
          <w:i/>
          <w:iCs/>
          <w:noProof/>
          <w:szCs w:val="24"/>
        </w:rPr>
        <w:t>Geochimica et Cosmochimica Acta</w:t>
      </w:r>
      <w:r w:rsidRPr="00C63F58">
        <w:rPr>
          <w:rFonts w:ascii="Calibri" w:hAnsi="Calibri" w:cs="Times New Roman"/>
          <w:noProof/>
          <w:szCs w:val="24"/>
        </w:rPr>
        <w:t xml:space="preserve">, </w:t>
      </w:r>
      <w:r w:rsidRPr="00C63F58">
        <w:rPr>
          <w:rFonts w:ascii="Calibri" w:hAnsi="Calibri" w:cs="Times New Roman"/>
          <w:i/>
          <w:iCs/>
          <w:noProof/>
          <w:szCs w:val="24"/>
        </w:rPr>
        <w:t>60</w:t>
      </w:r>
      <w:r w:rsidRPr="00C63F58">
        <w:rPr>
          <w:rFonts w:ascii="Calibri" w:hAnsi="Calibri" w:cs="Times New Roman"/>
          <w:noProof/>
          <w:szCs w:val="24"/>
        </w:rPr>
        <w:t>(23), 4645–4652. doi:10.1016/S0016-7037(96)00289-X</w:t>
      </w:r>
    </w:p>
    <w:p w14:paraId="35AE4198" w14:textId="77777777" w:rsidR="00C63F58" w:rsidRPr="00C63F58" w:rsidRDefault="00C63F58" w:rsidP="00C63F58">
      <w:pPr>
        <w:widowControl w:val="0"/>
        <w:autoSpaceDE w:val="0"/>
        <w:autoSpaceDN w:val="0"/>
        <w:adjustRightInd w:val="0"/>
        <w:spacing w:line="240" w:lineRule="auto"/>
        <w:ind w:left="480" w:hanging="480"/>
        <w:rPr>
          <w:rFonts w:ascii="Calibri" w:hAnsi="Calibri" w:cs="Times New Roman"/>
          <w:noProof/>
          <w:szCs w:val="24"/>
        </w:rPr>
      </w:pPr>
      <w:r w:rsidRPr="00C63F58">
        <w:rPr>
          <w:rFonts w:ascii="Calibri" w:hAnsi="Calibri" w:cs="Times New Roman"/>
          <w:noProof/>
          <w:szCs w:val="24"/>
        </w:rPr>
        <w:t xml:space="preserve">Sahai, N., Carroll, S. A., Roberts, S., &amp; O’Day, P. A. (2000). X-Ray Absorption Spectroscopy of Strontium(II) Coordination. </w:t>
      </w:r>
      <w:r w:rsidRPr="00C63F58">
        <w:rPr>
          <w:rFonts w:ascii="Calibri" w:hAnsi="Calibri" w:cs="Times New Roman"/>
          <w:i/>
          <w:iCs/>
          <w:noProof/>
          <w:szCs w:val="24"/>
        </w:rPr>
        <w:t>Journal of Colloid and Interface Science</w:t>
      </w:r>
      <w:r w:rsidRPr="00C63F58">
        <w:rPr>
          <w:rFonts w:ascii="Calibri" w:hAnsi="Calibri" w:cs="Times New Roman"/>
          <w:noProof/>
          <w:szCs w:val="24"/>
        </w:rPr>
        <w:t xml:space="preserve">, </w:t>
      </w:r>
      <w:r w:rsidRPr="00C63F58">
        <w:rPr>
          <w:rFonts w:ascii="Calibri" w:hAnsi="Calibri" w:cs="Times New Roman"/>
          <w:i/>
          <w:iCs/>
          <w:noProof/>
          <w:szCs w:val="24"/>
        </w:rPr>
        <w:t>222</w:t>
      </w:r>
      <w:r w:rsidRPr="00C63F58">
        <w:rPr>
          <w:rFonts w:ascii="Calibri" w:hAnsi="Calibri" w:cs="Times New Roman"/>
          <w:noProof/>
          <w:szCs w:val="24"/>
        </w:rPr>
        <w:t>(2), 198–212. doi:10.1006/jcis.1999.6562</w:t>
      </w:r>
    </w:p>
    <w:p w14:paraId="79172E3F" w14:textId="77777777" w:rsidR="00C63F58" w:rsidRPr="00C63F58" w:rsidRDefault="00C63F58" w:rsidP="00C63F58">
      <w:pPr>
        <w:widowControl w:val="0"/>
        <w:autoSpaceDE w:val="0"/>
        <w:autoSpaceDN w:val="0"/>
        <w:adjustRightInd w:val="0"/>
        <w:spacing w:line="240" w:lineRule="auto"/>
        <w:ind w:left="480" w:hanging="480"/>
        <w:rPr>
          <w:rFonts w:ascii="Calibri" w:hAnsi="Calibri" w:cs="Times New Roman"/>
          <w:noProof/>
          <w:szCs w:val="24"/>
        </w:rPr>
      </w:pPr>
      <w:r w:rsidRPr="00C63F58">
        <w:rPr>
          <w:rFonts w:ascii="Calibri" w:hAnsi="Calibri" w:cs="Times New Roman"/>
          <w:noProof/>
          <w:szCs w:val="24"/>
        </w:rPr>
        <w:t xml:space="preserve">Sajih, M., Bryan, N. D., Livens, F. R., Vaughan, D. J., Descostes, M., Phrommavanh, V., … Morris, K. (2014a). Adsorption of radium and barium on goethite and ferrihydrite: A kinetic and surface complexation modelling study. </w:t>
      </w:r>
      <w:r w:rsidRPr="00C63F58">
        <w:rPr>
          <w:rFonts w:ascii="Calibri" w:hAnsi="Calibri" w:cs="Times New Roman"/>
          <w:i/>
          <w:iCs/>
          <w:noProof/>
          <w:szCs w:val="24"/>
        </w:rPr>
        <w:t>Geochimica et Cosmochimica Acta</w:t>
      </w:r>
      <w:r w:rsidRPr="00C63F58">
        <w:rPr>
          <w:rFonts w:ascii="Calibri" w:hAnsi="Calibri" w:cs="Times New Roman"/>
          <w:noProof/>
          <w:szCs w:val="24"/>
        </w:rPr>
        <w:t xml:space="preserve">, </w:t>
      </w:r>
      <w:r w:rsidRPr="00C63F58">
        <w:rPr>
          <w:rFonts w:ascii="Calibri" w:hAnsi="Calibri" w:cs="Times New Roman"/>
          <w:i/>
          <w:iCs/>
          <w:noProof/>
          <w:szCs w:val="24"/>
        </w:rPr>
        <w:t>146</w:t>
      </w:r>
      <w:r w:rsidRPr="00C63F58">
        <w:rPr>
          <w:rFonts w:ascii="Calibri" w:hAnsi="Calibri" w:cs="Times New Roman"/>
          <w:noProof/>
          <w:szCs w:val="24"/>
        </w:rPr>
        <w:t>, 150–163. doi:10.1016/j.gca.2014.10.008</w:t>
      </w:r>
    </w:p>
    <w:p w14:paraId="0956126A" w14:textId="77777777" w:rsidR="00C63F58" w:rsidRPr="00C63F58" w:rsidRDefault="00C63F58" w:rsidP="00C63F58">
      <w:pPr>
        <w:widowControl w:val="0"/>
        <w:autoSpaceDE w:val="0"/>
        <w:autoSpaceDN w:val="0"/>
        <w:adjustRightInd w:val="0"/>
        <w:spacing w:line="240" w:lineRule="auto"/>
        <w:ind w:left="480" w:hanging="480"/>
        <w:rPr>
          <w:rFonts w:ascii="Calibri" w:hAnsi="Calibri" w:cs="Times New Roman"/>
          <w:noProof/>
          <w:szCs w:val="24"/>
        </w:rPr>
      </w:pPr>
      <w:r w:rsidRPr="00C63F58">
        <w:rPr>
          <w:rFonts w:ascii="Calibri" w:hAnsi="Calibri" w:cs="Times New Roman"/>
          <w:noProof/>
          <w:szCs w:val="24"/>
        </w:rPr>
        <w:t xml:space="preserve">Sajih, M., Bryan, N. D., Livens, F. R., Vaughan, D. J., Descostes, M., Phrommavanh, V., … Morris, K. (2014b). Adsorption of radium and barium on goethite and ferrihydrite: A kinetic and surface complexation modelling study: SUPPLEMENTARY DATA. </w:t>
      </w:r>
      <w:r w:rsidRPr="00C63F58">
        <w:rPr>
          <w:rFonts w:ascii="Calibri" w:hAnsi="Calibri" w:cs="Times New Roman"/>
          <w:i/>
          <w:iCs/>
          <w:noProof/>
          <w:szCs w:val="24"/>
        </w:rPr>
        <w:t>Geochimica et Cosmochimica Acta</w:t>
      </w:r>
      <w:r w:rsidRPr="00C63F58">
        <w:rPr>
          <w:rFonts w:ascii="Calibri" w:hAnsi="Calibri" w:cs="Times New Roman"/>
          <w:noProof/>
          <w:szCs w:val="24"/>
        </w:rPr>
        <w:t xml:space="preserve">, </w:t>
      </w:r>
      <w:r w:rsidRPr="00C63F58">
        <w:rPr>
          <w:rFonts w:ascii="Calibri" w:hAnsi="Calibri" w:cs="Times New Roman"/>
          <w:i/>
          <w:iCs/>
          <w:noProof/>
          <w:szCs w:val="24"/>
        </w:rPr>
        <w:t>146</w:t>
      </w:r>
      <w:r w:rsidRPr="00C63F58">
        <w:rPr>
          <w:rFonts w:ascii="Calibri" w:hAnsi="Calibri" w:cs="Times New Roman"/>
          <w:noProof/>
          <w:szCs w:val="24"/>
        </w:rPr>
        <w:t>, 150–163. doi:10.1016/j.gca.2014.10.008</w:t>
      </w:r>
    </w:p>
    <w:p w14:paraId="460D12CC" w14:textId="77777777" w:rsidR="00C63F58" w:rsidRPr="00C63F58" w:rsidRDefault="00C63F58" w:rsidP="00C63F58">
      <w:pPr>
        <w:widowControl w:val="0"/>
        <w:autoSpaceDE w:val="0"/>
        <w:autoSpaceDN w:val="0"/>
        <w:adjustRightInd w:val="0"/>
        <w:spacing w:line="240" w:lineRule="auto"/>
        <w:ind w:left="480" w:hanging="480"/>
        <w:rPr>
          <w:rFonts w:ascii="Calibri" w:hAnsi="Calibri" w:cs="Times New Roman"/>
          <w:noProof/>
          <w:szCs w:val="24"/>
        </w:rPr>
      </w:pPr>
      <w:r w:rsidRPr="00C63F58">
        <w:rPr>
          <w:rFonts w:ascii="Calibri" w:hAnsi="Calibri" w:cs="Times New Roman"/>
          <w:noProof/>
          <w:szCs w:val="24"/>
        </w:rPr>
        <w:t xml:space="preserve">Schwertmann, U., &amp; Cornell, R. (2000). </w:t>
      </w:r>
      <w:r w:rsidRPr="00C63F58">
        <w:rPr>
          <w:rFonts w:ascii="Calibri" w:hAnsi="Calibri" w:cs="Times New Roman"/>
          <w:i/>
          <w:iCs/>
          <w:noProof/>
          <w:szCs w:val="24"/>
        </w:rPr>
        <w:t>Iron Oxides in the Laboratary</w:t>
      </w:r>
      <w:r w:rsidRPr="00C63F58">
        <w:rPr>
          <w:rFonts w:ascii="Calibri" w:hAnsi="Calibri" w:cs="Times New Roman"/>
          <w:noProof/>
          <w:szCs w:val="24"/>
        </w:rPr>
        <w:t xml:space="preserve">. </w:t>
      </w:r>
      <w:r w:rsidRPr="00C63F58">
        <w:rPr>
          <w:rFonts w:ascii="Calibri" w:hAnsi="Calibri" w:cs="Times New Roman"/>
          <w:i/>
          <w:iCs/>
          <w:noProof/>
          <w:szCs w:val="24"/>
        </w:rPr>
        <w:t>Wiley-VCH Verlag Gmbh</w:t>
      </w:r>
      <w:r w:rsidRPr="00C63F58">
        <w:rPr>
          <w:rFonts w:ascii="Calibri" w:hAnsi="Calibri" w:cs="Times New Roman"/>
          <w:noProof/>
          <w:szCs w:val="24"/>
        </w:rPr>
        <w:t>. Weinheim, Germany: Wiley-VCH Verlag GmbH. doi:10.1002/9783527613229</w:t>
      </w:r>
    </w:p>
    <w:p w14:paraId="7E96EEFA" w14:textId="77777777" w:rsidR="00C63F58" w:rsidRPr="00C63F58" w:rsidRDefault="00C63F58" w:rsidP="00C63F58">
      <w:pPr>
        <w:widowControl w:val="0"/>
        <w:autoSpaceDE w:val="0"/>
        <w:autoSpaceDN w:val="0"/>
        <w:adjustRightInd w:val="0"/>
        <w:spacing w:line="240" w:lineRule="auto"/>
        <w:ind w:left="480" w:hanging="480"/>
        <w:rPr>
          <w:rFonts w:ascii="Calibri" w:hAnsi="Calibri" w:cs="Times New Roman"/>
          <w:noProof/>
          <w:szCs w:val="24"/>
        </w:rPr>
      </w:pPr>
      <w:r w:rsidRPr="00C63F58">
        <w:rPr>
          <w:rFonts w:ascii="Calibri" w:hAnsi="Calibri" w:cs="Times New Roman"/>
          <w:noProof/>
          <w:szCs w:val="24"/>
        </w:rPr>
        <w:t xml:space="preserve">Stookey, L. L. (1970). Ferrozine---a new spectrophotometric reagent for iron. </w:t>
      </w:r>
      <w:r w:rsidRPr="00C63F58">
        <w:rPr>
          <w:rFonts w:ascii="Calibri" w:hAnsi="Calibri" w:cs="Times New Roman"/>
          <w:i/>
          <w:iCs/>
          <w:noProof/>
          <w:szCs w:val="24"/>
        </w:rPr>
        <w:t>Analytical Chemistry</w:t>
      </w:r>
      <w:r w:rsidRPr="00C63F58">
        <w:rPr>
          <w:rFonts w:ascii="Calibri" w:hAnsi="Calibri" w:cs="Times New Roman"/>
          <w:noProof/>
          <w:szCs w:val="24"/>
        </w:rPr>
        <w:t xml:space="preserve">, </w:t>
      </w:r>
      <w:r w:rsidRPr="00C63F58">
        <w:rPr>
          <w:rFonts w:ascii="Calibri" w:hAnsi="Calibri" w:cs="Times New Roman"/>
          <w:i/>
          <w:iCs/>
          <w:noProof/>
          <w:szCs w:val="24"/>
        </w:rPr>
        <w:t>42</w:t>
      </w:r>
      <w:r w:rsidRPr="00C63F58">
        <w:rPr>
          <w:rFonts w:ascii="Calibri" w:hAnsi="Calibri" w:cs="Times New Roman"/>
          <w:noProof/>
          <w:szCs w:val="24"/>
        </w:rPr>
        <w:t>(7), 779–781. doi:10.1021/ac60289a016</w:t>
      </w:r>
    </w:p>
    <w:p w14:paraId="7F5AE8F9" w14:textId="77777777" w:rsidR="00C63F58" w:rsidRPr="00C63F58" w:rsidRDefault="00C63F58" w:rsidP="00C63F58">
      <w:pPr>
        <w:widowControl w:val="0"/>
        <w:autoSpaceDE w:val="0"/>
        <w:autoSpaceDN w:val="0"/>
        <w:adjustRightInd w:val="0"/>
        <w:spacing w:line="240" w:lineRule="auto"/>
        <w:ind w:left="480" w:hanging="480"/>
        <w:rPr>
          <w:rFonts w:ascii="Calibri" w:hAnsi="Calibri" w:cs="Times New Roman"/>
          <w:noProof/>
          <w:szCs w:val="24"/>
        </w:rPr>
      </w:pPr>
      <w:r w:rsidRPr="00C63F58">
        <w:rPr>
          <w:rFonts w:ascii="Calibri" w:hAnsi="Calibri" w:cs="Times New Roman"/>
          <w:noProof/>
          <w:szCs w:val="24"/>
        </w:rPr>
        <w:t xml:space="preserve">Sverjensky, D. A. (2006). Prediction of the speciation of alkaline earths adsorbed on mineral surfaces in salt solutions. </w:t>
      </w:r>
      <w:r w:rsidRPr="00C63F58">
        <w:rPr>
          <w:rFonts w:ascii="Calibri" w:hAnsi="Calibri" w:cs="Times New Roman"/>
          <w:i/>
          <w:iCs/>
          <w:noProof/>
          <w:szCs w:val="24"/>
        </w:rPr>
        <w:t>Geochimica et Cosmochimica Acta</w:t>
      </w:r>
      <w:r w:rsidRPr="00C63F58">
        <w:rPr>
          <w:rFonts w:ascii="Calibri" w:hAnsi="Calibri" w:cs="Times New Roman"/>
          <w:noProof/>
          <w:szCs w:val="24"/>
        </w:rPr>
        <w:t xml:space="preserve">, </w:t>
      </w:r>
      <w:r w:rsidRPr="00C63F58">
        <w:rPr>
          <w:rFonts w:ascii="Calibri" w:hAnsi="Calibri" w:cs="Times New Roman"/>
          <w:i/>
          <w:iCs/>
          <w:noProof/>
          <w:szCs w:val="24"/>
        </w:rPr>
        <w:t>70</w:t>
      </w:r>
      <w:r w:rsidRPr="00C63F58">
        <w:rPr>
          <w:rFonts w:ascii="Calibri" w:hAnsi="Calibri" w:cs="Times New Roman"/>
          <w:noProof/>
          <w:szCs w:val="24"/>
        </w:rPr>
        <w:t>(10), 2427–2453. doi:10.1016/j.gca.2006.01.006</w:t>
      </w:r>
    </w:p>
    <w:p w14:paraId="5DA897E9" w14:textId="77777777" w:rsidR="00C63F58" w:rsidRPr="00C63F58" w:rsidRDefault="00C63F58" w:rsidP="00C63F58">
      <w:pPr>
        <w:widowControl w:val="0"/>
        <w:autoSpaceDE w:val="0"/>
        <w:autoSpaceDN w:val="0"/>
        <w:adjustRightInd w:val="0"/>
        <w:spacing w:line="240" w:lineRule="auto"/>
        <w:ind w:left="480" w:hanging="480"/>
        <w:rPr>
          <w:rFonts w:ascii="Calibri" w:hAnsi="Calibri" w:cs="Times New Roman"/>
          <w:noProof/>
          <w:szCs w:val="24"/>
        </w:rPr>
      </w:pPr>
      <w:r w:rsidRPr="00C63F58">
        <w:rPr>
          <w:rFonts w:ascii="Calibri" w:hAnsi="Calibri" w:cs="Times New Roman"/>
          <w:noProof/>
          <w:szCs w:val="24"/>
        </w:rPr>
        <w:t xml:space="preserve">Tamamura, S., Takada, T., Tomita, J., Nagao, S., Fukushi, K., &amp; Yamamoto, M. (2013). Salinity dependence of 226Ra adsorption on montmorillonite and kaolinite. </w:t>
      </w:r>
      <w:r w:rsidRPr="00C63F58">
        <w:rPr>
          <w:rFonts w:ascii="Calibri" w:hAnsi="Calibri" w:cs="Times New Roman"/>
          <w:i/>
          <w:iCs/>
          <w:noProof/>
          <w:szCs w:val="24"/>
        </w:rPr>
        <w:t>Journal of Radioanalytical and Nuclear Chemistry</w:t>
      </w:r>
      <w:r w:rsidRPr="00C63F58">
        <w:rPr>
          <w:rFonts w:ascii="Calibri" w:hAnsi="Calibri" w:cs="Times New Roman"/>
          <w:noProof/>
          <w:szCs w:val="24"/>
        </w:rPr>
        <w:t xml:space="preserve">, </w:t>
      </w:r>
      <w:r w:rsidRPr="00C63F58">
        <w:rPr>
          <w:rFonts w:ascii="Calibri" w:hAnsi="Calibri" w:cs="Times New Roman"/>
          <w:i/>
          <w:iCs/>
          <w:noProof/>
          <w:szCs w:val="24"/>
        </w:rPr>
        <w:t>299</w:t>
      </w:r>
      <w:r w:rsidRPr="00C63F58">
        <w:rPr>
          <w:rFonts w:ascii="Calibri" w:hAnsi="Calibri" w:cs="Times New Roman"/>
          <w:noProof/>
          <w:szCs w:val="24"/>
        </w:rPr>
        <w:t>(1), 569–575. doi:10.1007/s10967-013-2740-3</w:t>
      </w:r>
    </w:p>
    <w:p w14:paraId="27D89E70" w14:textId="77777777" w:rsidR="00C63F58" w:rsidRPr="00C63F58" w:rsidRDefault="00C63F58" w:rsidP="00C63F58">
      <w:pPr>
        <w:widowControl w:val="0"/>
        <w:autoSpaceDE w:val="0"/>
        <w:autoSpaceDN w:val="0"/>
        <w:adjustRightInd w:val="0"/>
        <w:spacing w:line="240" w:lineRule="auto"/>
        <w:ind w:left="480" w:hanging="480"/>
        <w:rPr>
          <w:rFonts w:ascii="Calibri" w:hAnsi="Calibri" w:cs="Times New Roman"/>
          <w:noProof/>
          <w:szCs w:val="24"/>
        </w:rPr>
      </w:pPr>
      <w:r w:rsidRPr="00C63F58">
        <w:rPr>
          <w:rFonts w:ascii="Calibri" w:hAnsi="Calibri" w:cs="Times New Roman"/>
          <w:noProof/>
          <w:szCs w:val="24"/>
        </w:rPr>
        <w:t xml:space="preserve">Warner, N. R., Christie, C. a., Jackson, R. B., &amp; Vengosh, A. (2013). Impacts of shale gas wastewater disposal on water quality in Western Pennsylvania. </w:t>
      </w:r>
      <w:r w:rsidRPr="00C63F58">
        <w:rPr>
          <w:rFonts w:ascii="Calibri" w:hAnsi="Calibri" w:cs="Times New Roman"/>
          <w:i/>
          <w:iCs/>
          <w:noProof/>
          <w:szCs w:val="24"/>
        </w:rPr>
        <w:t>Environmental Science and Technology</w:t>
      </w:r>
      <w:r w:rsidRPr="00C63F58">
        <w:rPr>
          <w:rFonts w:ascii="Calibri" w:hAnsi="Calibri" w:cs="Times New Roman"/>
          <w:noProof/>
          <w:szCs w:val="24"/>
        </w:rPr>
        <w:t xml:space="preserve">, </w:t>
      </w:r>
      <w:r w:rsidRPr="00C63F58">
        <w:rPr>
          <w:rFonts w:ascii="Calibri" w:hAnsi="Calibri" w:cs="Times New Roman"/>
          <w:i/>
          <w:iCs/>
          <w:noProof/>
          <w:szCs w:val="24"/>
        </w:rPr>
        <w:t>47</w:t>
      </w:r>
      <w:r w:rsidRPr="00C63F58">
        <w:rPr>
          <w:rFonts w:ascii="Calibri" w:hAnsi="Calibri" w:cs="Times New Roman"/>
          <w:noProof/>
          <w:szCs w:val="24"/>
        </w:rPr>
        <w:t>, 11849–11857. doi:10.1021/es402165b</w:t>
      </w:r>
    </w:p>
    <w:p w14:paraId="3C42EB88" w14:textId="77777777" w:rsidR="00C63F58" w:rsidRPr="00C63F58" w:rsidRDefault="00C63F58" w:rsidP="00C63F58">
      <w:pPr>
        <w:widowControl w:val="0"/>
        <w:autoSpaceDE w:val="0"/>
        <w:autoSpaceDN w:val="0"/>
        <w:adjustRightInd w:val="0"/>
        <w:spacing w:line="240" w:lineRule="auto"/>
        <w:ind w:left="480" w:hanging="480"/>
        <w:rPr>
          <w:rFonts w:ascii="Calibri" w:hAnsi="Calibri" w:cs="Times New Roman"/>
          <w:noProof/>
          <w:szCs w:val="24"/>
        </w:rPr>
      </w:pPr>
      <w:r w:rsidRPr="00C63F58">
        <w:rPr>
          <w:rFonts w:ascii="Calibri" w:hAnsi="Calibri" w:cs="Times New Roman"/>
          <w:noProof/>
          <w:szCs w:val="24"/>
        </w:rPr>
        <w:t xml:space="preserve">Wersin, P., Hochella, M. F., Persson, P., Redden, G., Leckie, J. O., &amp; Harris, D. W. (1994). Interaction between aqueous uranium (VI) and sulfide minerals: Spectroscopic evidence for sorption and reduction. </w:t>
      </w:r>
      <w:r w:rsidRPr="00C63F58">
        <w:rPr>
          <w:rFonts w:ascii="Calibri" w:hAnsi="Calibri" w:cs="Times New Roman"/>
          <w:i/>
          <w:iCs/>
          <w:noProof/>
          <w:szCs w:val="24"/>
        </w:rPr>
        <w:t>Geochimica et Cosmochimica Acta</w:t>
      </w:r>
      <w:r w:rsidRPr="00C63F58">
        <w:rPr>
          <w:rFonts w:ascii="Calibri" w:hAnsi="Calibri" w:cs="Times New Roman"/>
          <w:noProof/>
          <w:szCs w:val="24"/>
        </w:rPr>
        <w:t xml:space="preserve">, </w:t>
      </w:r>
      <w:r w:rsidRPr="00C63F58">
        <w:rPr>
          <w:rFonts w:ascii="Calibri" w:hAnsi="Calibri" w:cs="Times New Roman"/>
          <w:i/>
          <w:iCs/>
          <w:noProof/>
          <w:szCs w:val="24"/>
        </w:rPr>
        <w:t>58</w:t>
      </w:r>
      <w:r w:rsidRPr="00C63F58">
        <w:rPr>
          <w:rFonts w:ascii="Calibri" w:hAnsi="Calibri" w:cs="Times New Roman"/>
          <w:noProof/>
          <w:szCs w:val="24"/>
        </w:rPr>
        <w:t>(13), 2829–2843. doi:10.1016/0016-7037(94)90117-1</w:t>
      </w:r>
    </w:p>
    <w:p w14:paraId="6E5286C3" w14:textId="77777777" w:rsidR="00C63F58" w:rsidRPr="00C63F58" w:rsidRDefault="00C63F58" w:rsidP="00C63F58">
      <w:pPr>
        <w:widowControl w:val="0"/>
        <w:autoSpaceDE w:val="0"/>
        <w:autoSpaceDN w:val="0"/>
        <w:adjustRightInd w:val="0"/>
        <w:spacing w:line="240" w:lineRule="auto"/>
        <w:ind w:left="480" w:hanging="480"/>
        <w:rPr>
          <w:rFonts w:ascii="Calibri" w:hAnsi="Calibri" w:cs="Times New Roman"/>
          <w:noProof/>
          <w:szCs w:val="24"/>
        </w:rPr>
      </w:pPr>
      <w:r w:rsidRPr="00C63F58">
        <w:rPr>
          <w:rFonts w:ascii="Calibri" w:hAnsi="Calibri" w:cs="Times New Roman"/>
          <w:noProof/>
          <w:szCs w:val="24"/>
        </w:rPr>
        <w:t xml:space="preserve">Zachara, J. M., Smith, S. C., McKinley, J. P., &amp; Resch, C. T. (1993). Cadmium Sorption on Specimen and Soil Smectites in Sodium and Calcium Electrolytes. </w:t>
      </w:r>
      <w:r w:rsidRPr="00C63F58">
        <w:rPr>
          <w:rFonts w:ascii="Calibri" w:hAnsi="Calibri" w:cs="Times New Roman"/>
          <w:i/>
          <w:iCs/>
          <w:noProof/>
          <w:szCs w:val="24"/>
        </w:rPr>
        <w:t>Soil Science Society of America Journal</w:t>
      </w:r>
      <w:r w:rsidRPr="00C63F58">
        <w:rPr>
          <w:rFonts w:ascii="Calibri" w:hAnsi="Calibri" w:cs="Times New Roman"/>
          <w:noProof/>
          <w:szCs w:val="24"/>
        </w:rPr>
        <w:t xml:space="preserve">, </w:t>
      </w:r>
      <w:r w:rsidRPr="00C63F58">
        <w:rPr>
          <w:rFonts w:ascii="Calibri" w:hAnsi="Calibri" w:cs="Times New Roman"/>
          <w:i/>
          <w:iCs/>
          <w:noProof/>
          <w:szCs w:val="24"/>
        </w:rPr>
        <w:t>57</w:t>
      </w:r>
      <w:r w:rsidRPr="00C63F58">
        <w:rPr>
          <w:rFonts w:ascii="Calibri" w:hAnsi="Calibri" w:cs="Times New Roman"/>
          <w:noProof/>
          <w:szCs w:val="24"/>
        </w:rPr>
        <w:t xml:space="preserve">(6), </w:t>
      </w:r>
      <w:r w:rsidRPr="00C63F58">
        <w:rPr>
          <w:rFonts w:ascii="Calibri" w:hAnsi="Calibri" w:cs="Times New Roman"/>
          <w:noProof/>
          <w:szCs w:val="24"/>
        </w:rPr>
        <w:lastRenderedPageBreak/>
        <w:t>1491. doi:10.2136/sssaj1993.03615995005700060017x</w:t>
      </w:r>
    </w:p>
    <w:p w14:paraId="6F08D62E" w14:textId="77777777" w:rsidR="00C63F58" w:rsidRPr="00C63F58" w:rsidRDefault="00C63F58" w:rsidP="00C63F58">
      <w:pPr>
        <w:widowControl w:val="0"/>
        <w:autoSpaceDE w:val="0"/>
        <w:autoSpaceDN w:val="0"/>
        <w:adjustRightInd w:val="0"/>
        <w:spacing w:line="240" w:lineRule="auto"/>
        <w:ind w:left="480" w:hanging="480"/>
        <w:rPr>
          <w:rFonts w:ascii="Calibri" w:hAnsi="Calibri" w:cs="Times New Roman"/>
          <w:noProof/>
          <w:szCs w:val="24"/>
        </w:rPr>
      </w:pPr>
      <w:r w:rsidRPr="00C63F58">
        <w:rPr>
          <w:rFonts w:ascii="Calibri" w:hAnsi="Calibri" w:cs="Times New Roman"/>
          <w:noProof/>
          <w:szCs w:val="24"/>
        </w:rPr>
        <w:t xml:space="preserve">Zhang, P. C., Brady, P. V., Arthur, S. E., Zhou, W. Q., Sawyer, D., &amp; Hesterberg, D. A. (2001). Adsorption of barium(II) on montmorillonite: An EXAFS study. </w:t>
      </w:r>
      <w:r w:rsidRPr="00C63F58">
        <w:rPr>
          <w:rFonts w:ascii="Calibri" w:hAnsi="Calibri" w:cs="Times New Roman"/>
          <w:i/>
          <w:iCs/>
          <w:noProof/>
          <w:szCs w:val="24"/>
        </w:rPr>
        <w:t>Colloids and Surfaces A: Physicochemical and Engineering Aspects</w:t>
      </w:r>
      <w:r w:rsidRPr="00C63F58">
        <w:rPr>
          <w:rFonts w:ascii="Calibri" w:hAnsi="Calibri" w:cs="Times New Roman"/>
          <w:noProof/>
          <w:szCs w:val="24"/>
        </w:rPr>
        <w:t xml:space="preserve">, </w:t>
      </w:r>
      <w:r w:rsidRPr="00C63F58">
        <w:rPr>
          <w:rFonts w:ascii="Calibri" w:hAnsi="Calibri" w:cs="Times New Roman"/>
          <w:i/>
          <w:iCs/>
          <w:noProof/>
          <w:szCs w:val="24"/>
        </w:rPr>
        <w:t>190</w:t>
      </w:r>
      <w:r w:rsidRPr="00C63F58">
        <w:rPr>
          <w:rFonts w:ascii="Calibri" w:hAnsi="Calibri" w:cs="Times New Roman"/>
          <w:noProof/>
          <w:szCs w:val="24"/>
        </w:rPr>
        <w:t>(3), 239–249. doi:10.1016/S0927-7757(01)00592-1</w:t>
      </w:r>
    </w:p>
    <w:p w14:paraId="410D9FEB" w14:textId="77777777" w:rsidR="00C63F58" w:rsidRPr="00C63F58" w:rsidRDefault="00C63F58" w:rsidP="00C63F58">
      <w:pPr>
        <w:widowControl w:val="0"/>
        <w:autoSpaceDE w:val="0"/>
        <w:autoSpaceDN w:val="0"/>
        <w:adjustRightInd w:val="0"/>
        <w:spacing w:line="240" w:lineRule="auto"/>
        <w:ind w:left="480" w:hanging="480"/>
        <w:rPr>
          <w:rFonts w:ascii="Calibri" w:hAnsi="Calibri"/>
          <w:noProof/>
        </w:rPr>
      </w:pPr>
      <w:r w:rsidRPr="00C63F58">
        <w:rPr>
          <w:rFonts w:ascii="Calibri" w:hAnsi="Calibri" w:cs="Times New Roman"/>
          <w:noProof/>
          <w:szCs w:val="24"/>
        </w:rPr>
        <w:t xml:space="preserve">Zhang, T., Gregory, K., Hammack, R. W., &amp; Vidic, R. D. (2014). Co-precipitation of radium with barium and strontium sulfate and its impact on the fate of radium during treatment of produced water from unconventional gas extraction. </w:t>
      </w:r>
      <w:r w:rsidRPr="00C63F58">
        <w:rPr>
          <w:rFonts w:ascii="Calibri" w:hAnsi="Calibri" w:cs="Times New Roman"/>
          <w:i/>
          <w:iCs/>
          <w:noProof/>
          <w:szCs w:val="24"/>
        </w:rPr>
        <w:t>Environmental Science and Technology</w:t>
      </w:r>
      <w:r w:rsidRPr="00C63F58">
        <w:rPr>
          <w:rFonts w:ascii="Calibri" w:hAnsi="Calibri" w:cs="Times New Roman"/>
          <w:noProof/>
          <w:szCs w:val="24"/>
        </w:rPr>
        <w:t xml:space="preserve">, </w:t>
      </w:r>
      <w:r w:rsidRPr="00C63F58">
        <w:rPr>
          <w:rFonts w:ascii="Calibri" w:hAnsi="Calibri" w:cs="Times New Roman"/>
          <w:i/>
          <w:iCs/>
          <w:noProof/>
          <w:szCs w:val="24"/>
        </w:rPr>
        <w:t>48</w:t>
      </w:r>
      <w:r w:rsidRPr="00C63F58">
        <w:rPr>
          <w:rFonts w:ascii="Calibri" w:hAnsi="Calibri" w:cs="Times New Roman"/>
          <w:noProof/>
          <w:szCs w:val="24"/>
        </w:rPr>
        <w:t>(8), 4596–4603. doi:10.1021/es405168b</w:t>
      </w:r>
    </w:p>
    <w:p w14:paraId="192A5C1C" w14:textId="118818E0" w:rsidR="009B114A" w:rsidRDefault="00F563F7" w:rsidP="00DB6383">
      <w:pPr>
        <w:widowControl w:val="0"/>
        <w:autoSpaceDE w:val="0"/>
        <w:autoSpaceDN w:val="0"/>
        <w:adjustRightInd w:val="0"/>
        <w:spacing w:line="240" w:lineRule="auto"/>
        <w:ind w:left="480" w:hanging="480"/>
      </w:pPr>
      <w:r>
        <w:fldChar w:fldCharType="end"/>
      </w:r>
    </w:p>
    <w:p w14:paraId="2D2EF2F6" w14:textId="77777777" w:rsidR="009B114A" w:rsidRDefault="009B114A">
      <w:r>
        <w:br w:type="page"/>
      </w:r>
    </w:p>
    <w:p w14:paraId="7B76A440" w14:textId="77777777" w:rsidR="00F563F7" w:rsidRDefault="00F563F7" w:rsidP="00DB6383">
      <w:pPr>
        <w:widowControl w:val="0"/>
        <w:autoSpaceDE w:val="0"/>
        <w:autoSpaceDN w:val="0"/>
        <w:adjustRightInd w:val="0"/>
        <w:spacing w:line="240" w:lineRule="auto"/>
        <w:ind w:left="480" w:hanging="480"/>
      </w:pPr>
    </w:p>
    <w:p w14:paraId="73CD583E" w14:textId="0C1E3259" w:rsidR="0072190E" w:rsidRDefault="0072190E" w:rsidP="00505D1A">
      <w:r>
        <w:t xml:space="preserve">TABLE </w:t>
      </w:r>
      <w:r w:rsidR="005E3908">
        <w:t>3</w:t>
      </w:r>
      <w:r>
        <w:t>:</w:t>
      </w:r>
      <w:r w:rsidR="005E1FEC">
        <w:t xml:space="preserve"> </w:t>
      </w:r>
      <w:commentRangeStart w:id="6"/>
      <w:r w:rsidR="005E1FEC">
        <w:t>Reaction Stoichiometries and Associated log K</w:t>
      </w:r>
      <w:commentRangeEnd w:id="6"/>
      <w:r w:rsidR="005E1FEC">
        <w:rPr>
          <w:rStyle w:val="CommentReference"/>
        </w:rPr>
        <w:commentReference w:id="6"/>
      </w:r>
    </w:p>
    <w:p w14:paraId="277C49B1" w14:textId="6623DCF8" w:rsidR="00A90862" w:rsidRPr="00CE2754" w:rsidRDefault="00A90862" w:rsidP="00505D1A">
      <w:pPr>
        <w:rPr>
          <w:u w:val="single"/>
        </w:rPr>
      </w:pPr>
      <w:r w:rsidRPr="00CE2754">
        <w:rPr>
          <w:u w:val="single"/>
        </w:rPr>
        <w:t>Ferrihydrite</w:t>
      </w:r>
    </w:p>
    <w:p w14:paraId="27BF3278" w14:textId="1E56E89C" w:rsidR="0072190E" w:rsidRDefault="0072190E" w:rsidP="0072190E">
      <w:pPr>
        <w:pStyle w:val="ListParagraph"/>
        <w:numPr>
          <w:ilvl w:val="0"/>
          <w:numId w:val="1"/>
        </w:numPr>
      </w:pPr>
      <w:r>
        <w:t>FhyOH + H+ = FhyOH</w:t>
      </w:r>
      <w:r>
        <w:rPr>
          <w:vertAlign w:val="subscript"/>
        </w:rPr>
        <w:t>2</w:t>
      </w:r>
      <w:r>
        <w:rPr>
          <w:vertAlign w:val="superscript"/>
        </w:rPr>
        <w:t xml:space="preserve">+ </w:t>
      </w:r>
      <w:r>
        <w:t xml:space="preserve"> </w:t>
      </w:r>
      <w:r>
        <w:tab/>
      </w:r>
      <w:r>
        <w:tab/>
      </w:r>
      <w:r w:rsidR="0068223C">
        <w:tab/>
      </w:r>
      <w:r>
        <w:t>log K = 7.92</w:t>
      </w:r>
      <w:r w:rsidR="00A90862">
        <w:tab/>
        <w:t xml:space="preserve">Source: </w:t>
      </w:r>
      <w:r w:rsidR="00A90862">
        <w:fldChar w:fldCharType="begin" w:fldLock="1"/>
      </w:r>
      <w:r w:rsidR="00A90862">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A90862">
        <w:fldChar w:fldCharType="separate"/>
      </w:r>
      <w:r w:rsidR="00A90862" w:rsidRPr="00A90862">
        <w:rPr>
          <w:noProof/>
        </w:rPr>
        <w:t>(Dzombak &amp; Morel, 1990)</w:t>
      </w:r>
      <w:r w:rsidR="00A90862">
        <w:fldChar w:fldCharType="end"/>
      </w:r>
    </w:p>
    <w:p w14:paraId="19454EF1" w14:textId="07266C90" w:rsidR="0072190E" w:rsidRDefault="0072190E" w:rsidP="0072190E">
      <w:pPr>
        <w:pStyle w:val="ListParagraph"/>
        <w:numPr>
          <w:ilvl w:val="0"/>
          <w:numId w:val="1"/>
        </w:numPr>
      </w:pPr>
      <w:r>
        <w:t>FhyOH = FhyO</w:t>
      </w:r>
      <w:r>
        <w:rPr>
          <w:vertAlign w:val="superscript"/>
        </w:rPr>
        <w:t xml:space="preserve">- </w:t>
      </w:r>
      <w:r>
        <w:t>+ H</w:t>
      </w:r>
      <w:r w:rsidR="00A90862">
        <w:rPr>
          <w:vertAlign w:val="superscript"/>
        </w:rPr>
        <w:t>+</w:t>
      </w:r>
      <w:r w:rsidR="00A90862">
        <w:tab/>
      </w:r>
      <w:r w:rsidR="00A90862">
        <w:tab/>
      </w:r>
      <w:r w:rsidR="0068223C">
        <w:tab/>
      </w:r>
      <w:r w:rsidR="00A90862">
        <w:t>log K = -8.93</w:t>
      </w:r>
      <w:r w:rsidR="00A90862">
        <w:tab/>
        <w:t xml:space="preserve">Source: </w:t>
      </w:r>
      <w:r w:rsidR="00A90862">
        <w:fldChar w:fldCharType="begin" w:fldLock="1"/>
      </w:r>
      <w:r w:rsidR="00A90862">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A90862">
        <w:fldChar w:fldCharType="separate"/>
      </w:r>
      <w:r w:rsidR="00A90862" w:rsidRPr="00A90862">
        <w:rPr>
          <w:noProof/>
        </w:rPr>
        <w:t>(Dzombak &amp; Morel, 1990)</w:t>
      </w:r>
      <w:r w:rsidR="00A90862">
        <w:fldChar w:fldCharType="end"/>
      </w:r>
    </w:p>
    <w:p w14:paraId="4C5EB832" w14:textId="55CFFDC5" w:rsidR="00A90862" w:rsidRDefault="00A90862" w:rsidP="0072190E">
      <w:pPr>
        <w:pStyle w:val="ListParagraph"/>
        <w:numPr>
          <w:ilvl w:val="0"/>
          <w:numId w:val="1"/>
        </w:numPr>
      </w:pPr>
      <w:r>
        <w:t>FhyOH + Ra</w:t>
      </w:r>
      <w:r>
        <w:rPr>
          <w:vertAlign w:val="superscript"/>
        </w:rPr>
        <w:t>+2</w:t>
      </w:r>
      <w:r>
        <w:t xml:space="preserve"> = FhyOHRa</w:t>
      </w:r>
      <w:r>
        <w:rPr>
          <w:vertAlign w:val="superscript"/>
        </w:rPr>
        <w:t>+2</w:t>
      </w:r>
      <w:r w:rsidR="0068223C">
        <w:rPr>
          <w:vertAlign w:val="superscript"/>
        </w:rPr>
        <w:tab/>
      </w:r>
      <w:r w:rsidR="00BE6B57">
        <w:tab/>
        <w:t>log K = 5.7</w:t>
      </w:r>
      <w:r>
        <w:tab/>
        <w:t>Source: Data fitting</w:t>
      </w:r>
    </w:p>
    <w:p w14:paraId="62E6498E" w14:textId="66C9C587" w:rsidR="00A90862" w:rsidRDefault="00A90862" w:rsidP="00A90862">
      <w:pPr>
        <w:rPr>
          <w:u w:val="single"/>
        </w:rPr>
      </w:pPr>
      <w:r w:rsidRPr="00A90862">
        <w:rPr>
          <w:u w:val="single"/>
        </w:rPr>
        <w:t>Goethite</w:t>
      </w:r>
    </w:p>
    <w:p w14:paraId="65ABAE1F" w14:textId="19918AC5" w:rsidR="00A90862" w:rsidRDefault="00A90862" w:rsidP="00A90862">
      <w:pPr>
        <w:pStyle w:val="ListParagraph"/>
        <w:numPr>
          <w:ilvl w:val="0"/>
          <w:numId w:val="2"/>
        </w:numPr>
      </w:pPr>
      <w:r>
        <w:t>GoeOH + H</w:t>
      </w:r>
      <w:r>
        <w:rPr>
          <w:vertAlign w:val="superscript"/>
        </w:rPr>
        <w:t>+</w:t>
      </w:r>
      <w:r>
        <w:t xml:space="preserve"> = GoeOH</w:t>
      </w:r>
      <w:r>
        <w:softHyphen/>
      </w:r>
      <w:r>
        <w:softHyphen/>
      </w:r>
      <w:r>
        <w:rPr>
          <w:vertAlign w:val="subscript"/>
        </w:rPr>
        <w:t>2</w:t>
      </w:r>
      <w:r>
        <w:rPr>
          <w:vertAlign w:val="superscript"/>
        </w:rPr>
        <w:t>+</w:t>
      </w:r>
      <w:r>
        <w:t xml:space="preserve"> </w:t>
      </w:r>
      <w:r>
        <w:tab/>
      </w:r>
      <w:r>
        <w:tab/>
      </w:r>
      <w:r w:rsidR="0068223C">
        <w:tab/>
      </w:r>
      <w:commentRangeStart w:id="7"/>
      <w:r>
        <w:t>log K = 4.8</w:t>
      </w:r>
      <w:r>
        <w:tab/>
        <w:t xml:space="preserve">Source: </w:t>
      </w:r>
      <w:r>
        <w:fldChar w:fldCharType="begin" w:fldLock="1"/>
      </w:r>
      <w: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verjensky, 2006)", "plainTextFormattedCitation" : "(Sverjensky, 2006)", "previouslyFormattedCitation" : "(Sverjensky, 2006)" }, "properties" : { "noteIndex" : 0 }, "schema" : "https://github.com/citation-style-language/schema/raw/master/csl-citation.json" }</w:instrText>
      </w:r>
      <w:r>
        <w:fldChar w:fldCharType="separate"/>
      </w:r>
      <w:r w:rsidRPr="00A90862">
        <w:rPr>
          <w:noProof/>
        </w:rPr>
        <w:t>(Sverjensky, 2006)</w:t>
      </w:r>
      <w:r>
        <w:fldChar w:fldCharType="end"/>
      </w:r>
    </w:p>
    <w:p w14:paraId="01E6E4BD" w14:textId="46BB5955" w:rsidR="00A90862" w:rsidRDefault="00A90862" w:rsidP="00A90862">
      <w:pPr>
        <w:pStyle w:val="ListParagraph"/>
        <w:numPr>
          <w:ilvl w:val="0"/>
          <w:numId w:val="2"/>
        </w:numPr>
      </w:pPr>
      <w:r>
        <w:t>GoeOH = GoeO</w:t>
      </w:r>
      <w:r>
        <w:rPr>
          <w:vertAlign w:val="superscript"/>
        </w:rPr>
        <w:t>-</w:t>
      </w:r>
      <w:r>
        <w:t xml:space="preserve"> + H</w:t>
      </w:r>
      <w:r>
        <w:rPr>
          <w:vertAlign w:val="superscript"/>
        </w:rPr>
        <w:t>+</w:t>
      </w:r>
      <w:r>
        <w:rPr>
          <w:vertAlign w:val="superscript"/>
        </w:rPr>
        <w:tab/>
      </w:r>
      <w:r>
        <w:rPr>
          <w:vertAlign w:val="superscript"/>
        </w:rPr>
        <w:tab/>
      </w:r>
      <w:r w:rsidR="0068223C">
        <w:rPr>
          <w:vertAlign w:val="superscript"/>
        </w:rPr>
        <w:tab/>
      </w:r>
      <w:r>
        <w:t>log K = -10.4</w:t>
      </w:r>
      <w:r>
        <w:tab/>
        <w:t xml:space="preserve">Source: </w:t>
      </w:r>
      <w:r>
        <w:fldChar w:fldCharType="begin" w:fldLock="1"/>
      </w:r>
      <w:r w:rsidR="0068223C">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verjensky, 2006)", "plainTextFormattedCitation" : "(Sverjensky, 2006)", "previouslyFormattedCitation" : "(Sverjensky, 2006)" }, "properties" : { "noteIndex" : 0 }, "schema" : "https://github.com/citation-style-language/schema/raw/master/csl-citation.json" }</w:instrText>
      </w:r>
      <w:r>
        <w:fldChar w:fldCharType="separate"/>
      </w:r>
      <w:r w:rsidRPr="00A90862">
        <w:rPr>
          <w:noProof/>
        </w:rPr>
        <w:t>(Sverjensky, 2006)</w:t>
      </w:r>
      <w:r>
        <w:fldChar w:fldCharType="end"/>
      </w:r>
      <w:commentRangeEnd w:id="7"/>
      <w:r w:rsidR="00D30C36">
        <w:rPr>
          <w:rStyle w:val="CommentReference"/>
        </w:rPr>
        <w:commentReference w:id="7"/>
      </w:r>
    </w:p>
    <w:p w14:paraId="7A2D1FB8" w14:textId="2B29CE1D" w:rsidR="00631F14" w:rsidRDefault="00631F14" w:rsidP="00A90862">
      <w:pPr>
        <w:pStyle w:val="ListParagraph"/>
        <w:numPr>
          <w:ilvl w:val="0"/>
          <w:numId w:val="2"/>
        </w:numPr>
      </w:pPr>
      <w:r>
        <w:t>GoeOH + Ra</w:t>
      </w:r>
      <w:r>
        <w:rPr>
          <w:vertAlign w:val="superscript"/>
        </w:rPr>
        <w:t>+2</w:t>
      </w:r>
      <w:r>
        <w:t xml:space="preserve"> = GoeOHRa</w:t>
      </w:r>
      <w:r>
        <w:rPr>
          <w:vertAlign w:val="superscript"/>
        </w:rPr>
        <w:t>+2</w:t>
      </w:r>
      <w:r>
        <w:tab/>
      </w:r>
      <w:r w:rsidR="0068223C">
        <w:tab/>
      </w:r>
      <w:r>
        <w:t xml:space="preserve">log K = </w:t>
      </w:r>
      <w:r w:rsidR="006A239A">
        <w:t>3.5</w:t>
      </w:r>
      <w:r>
        <w:tab/>
        <w:t>Source: Data fitting</w:t>
      </w:r>
    </w:p>
    <w:p w14:paraId="48C59A4E" w14:textId="331EB9F3" w:rsidR="0068223C" w:rsidRPr="0068223C" w:rsidRDefault="0068223C" w:rsidP="0068223C">
      <w:pPr>
        <w:rPr>
          <w:u w:val="single"/>
        </w:rPr>
      </w:pPr>
      <w:r>
        <w:rPr>
          <w:u w:val="single"/>
        </w:rPr>
        <w:t>Sodium Montmorillonite</w:t>
      </w:r>
    </w:p>
    <w:p w14:paraId="054E74F9" w14:textId="34FE5DF5" w:rsidR="0068223C" w:rsidRDefault="0068223C" w:rsidP="0068223C">
      <w:pPr>
        <w:pStyle w:val="ListParagraph"/>
        <w:numPr>
          <w:ilvl w:val="0"/>
          <w:numId w:val="3"/>
        </w:numPr>
      </w:pPr>
      <w:r>
        <w:t>2 Na-Clay + Ra</w:t>
      </w:r>
      <w:r>
        <w:rPr>
          <w:vertAlign w:val="superscript"/>
        </w:rPr>
        <w:t>+2</w:t>
      </w:r>
      <w:r>
        <w:t xml:space="preserve"> = Ra-Clay</w:t>
      </w:r>
      <w:r>
        <w:softHyphen/>
      </w:r>
      <w:r>
        <w:rPr>
          <w:vertAlign w:val="subscript"/>
        </w:rPr>
        <w:t xml:space="preserve">2 </w:t>
      </w:r>
      <w:r>
        <w:t>+ 2 Na</w:t>
      </w:r>
      <w:r>
        <w:rPr>
          <w:vertAlign w:val="superscript"/>
        </w:rPr>
        <w:t xml:space="preserve">+ </w:t>
      </w:r>
      <w:r>
        <w:tab/>
        <w:t>log K = 0.15</w:t>
      </w:r>
      <w:r>
        <w:tab/>
        <w:t>Source: Data fitting</w:t>
      </w:r>
    </w:p>
    <w:p w14:paraId="4C31FE87" w14:textId="10E29AA5" w:rsidR="0068223C" w:rsidRDefault="0068223C" w:rsidP="0068223C">
      <w:pPr>
        <w:pStyle w:val="ListParagraph"/>
        <w:numPr>
          <w:ilvl w:val="0"/>
          <w:numId w:val="3"/>
        </w:numPr>
      </w:pPr>
      <w:r>
        <w:t>ClayOH + H</w:t>
      </w:r>
      <w:r>
        <w:rPr>
          <w:vertAlign w:val="superscript"/>
        </w:rPr>
        <w:t xml:space="preserve">+ </w:t>
      </w:r>
      <w:r>
        <w:t>= ClayOH</w:t>
      </w:r>
      <w:r>
        <w:rPr>
          <w:vertAlign w:val="subscript"/>
        </w:rPr>
        <w:t>2</w:t>
      </w:r>
      <w:r>
        <w:rPr>
          <w:vertAlign w:val="superscript"/>
        </w:rPr>
        <w:t xml:space="preserve">+ </w:t>
      </w:r>
      <w:r>
        <w:tab/>
      </w:r>
      <w:r>
        <w:tab/>
      </w:r>
      <w:r>
        <w:tab/>
        <w:t>log K = 4.5</w:t>
      </w:r>
      <w:r>
        <w:tab/>
        <w:t xml:space="preserve">Source: </w:t>
      </w:r>
      <w:r>
        <w:fldChar w:fldCharType="begin" w:fldLock="1"/>
      </w:r>
      <w:r w:rsidR="0078375C">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ichael H. Bradbury &amp; Baeyens, 2005)", "plainTextFormattedCitation" : "(Michael H. Bradbury &amp; Baeyens, 2005)", "previouslyFormattedCitation" : "(Michael H. Bradbury &amp; Baeyens, 2005)" }, "properties" : { "noteIndex" : 0 }, "schema" : "https://github.com/citation-style-language/schema/raw/master/csl-citation.json" }</w:instrText>
      </w:r>
      <w:r>
        <w:fldChar w:fldCharType="separate"/>
      </w:r>
      <w:r w:rsidR="00570A6F" w:rsidRPr="00570A6F">
        <w:rPr>
          <w:noProof/>
        </w:rPr>
        <w:t>(Michael H. Bradbury &amp; Baeyens, 2005)</w:t>
      </w:r>
      <w:r>
        <w:fldChar w:fldCharType="end"/>
      </w:r>
    </w:p>
    <w:p w14:paraId="16F3E6D7" w14:textId="351A748B" w:rsidR="0068223C" w:rsidRDefault="0068223C" w:rsidP="0068223C">
      <w:pPr>
        <w:pStyle w:val="ListParagraph"/>
        <w:numPr>
          <w:ilvl w:val="0"/>
          <w:numId w:val="3"/>
        </w:numPr>
      </w:pPr>
      <w:r>
        <w:t>ClayOH = ClayO</w:t>
      </w:r>
      <w:r>
        <w:rPr>
          <w:vertAlign w:val="superscript"/>
        </w:rPr>
        <w:t xml:space="preserve">- </w:t>
      </w:r>
      <w:r>
        <w:t>+ H</w:t>
      </w:r>
      <w:r>
        <w:rPr>
          <w:vertAlign w:val="superscript"/>
        </w:rPr>
        <w:t>+</w:t>
      </w:r>
      <w:r>
        <w:rPr>
          <w:vertAlign w:val="superscript"/>
        </w:rPr>
        <w:tab/>
      </w:r>
      <w:r>
        <w:rPr>
          <w:vertAlign w:val="superscript"/>
        </w:rPr>
        <w:tab/>
      </w:r>
      <w:r>
        <w:rPr>
          <w:vertAlign w:val="superscript"/>
        </w:rPr>
        <w:tab/>
      </w:r>
      <w:r>
        <w:t>log K = -7.9</w:t>
      </w:r>
      <w:r>
        <w:tab/>
        <w:t xml:space="preserve">Source: </w:t>
      </w:r>
      <w:r>
        <w:fldChar w:fldCharType="begin" w:fldLock="1"/>
      </w:r>
      <w:r w:rsidR="0078375C">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ichael H. Bradbury &amp; Baeyens, 2005)", "plainTextFormattedCitation" : "(Michael H. Bradbury &amp; Baeyens, 2005)", "previouslyFormattedCitation" : "(Michael H. Bradbury &amp; Baeyens, 2005)" }, "properties" : { "noteIndex" : 0 }, "schema" : "https://github.com/citation-style-language/schema/raw/master/csl-citation.json" }</w:instrText>
      </w:r>
      <w:r>
        <w:fldChar w:fldCharType="separate"/>
      </w:r>
      <w:r w:rsidR="00570A6F" w:rsidRPr="00570A6F">
        <w:rPr>
          <w:noProof/>
        </w:rPr>
        <w:t>(Michael H. Bradbury &amp; Baeyens, 2005)</w:t>
      </w:r>
      <w:r>
        <w:fldChar w:fldCharType="end"/>
      </w:r>
    </w:p>
    <w:p w14:paraId="5B1B6CF6" w14:textId="033DD9A2" w:rsidR="004F6AE5" w:rsidRDefault="0068223C" w:rsidP="0068223C">
      <w:pPr>
        <w:pStyle w:val="ListParagraph"/>
        <w:numPr>
          <w:ilvl w:val="0"/>
          <w:numId w:val="3"/>
        </w:numPr>
      </w:pPr>
      <w:r>
        <w:t>ClayOH + Ra</w:t>
      </w:r>
      <w:r>
        <w:rPr>
          <w:vertAlign w:val="superscript"/>
        </w:rPr>
        <w:t>+2</w:t>
      </w:r>
      <w:r>
        <w:t xml:space="preserve"> = ClayOHRa</w:t>
      </w:r>
      <w:r>
        <w:rPr>
          <w:vertAlign w:val="superscript"/>
        </w:rPr>
        <w:t>+2</w:t>
      </w:r>
      <w:r w:rsidR="005C3F83">
        <w:t xml:space="preserve"> </w:t>
      </w:r>
      <w:r w:rsidR="005C3F83">
        <w:tab/>
      </w:r>
      <w:r w:rsidR="005C3F83">
        <w:tab/>
        <w:t>log K = 6.4</w:t>
      </w:r>
      <w:r>
        <w:tab/>
        <w:t>Source: Data fitting</w:t>
      </w:r>
    </w:p>
    <w:p w14:paraId="593EFB06" w14:textId="7760ABDF" w:rsidR="00DC4D83" w:rsidRDefault="00DC4D83" w:rsidP="00DC4D83">
      <w:pPr>
        <w:rPr>
          <w:u w:val="single"/>
        </w:rPr>
      </w:pPr>
      <w:r>
        <w:rPr>
          <w:u w:val="single"/>
        </w:rPr>
        <w:t>Pyrite</w:t>
      </w:r>
    </w:p>
    <w:p w14:paraId="52AE70BD" w14:textId="230E8402" w:rsidR="00DC4D83" w:rsidRDefault="00DC4D83" w:rsidP="00DC4D83">
      <w:pPr>
        <w:pStyle w:val="ListParagraph"/>
        <w:numPr>
          <w:ilvl w:val="0"/>
          <w:numId w:val="4"/>
        </w:numPr>
      </w:pPr>
      <w:r>
        <w:t>PyrSH = PyrS</w:t>
      </w:r>
      <w:r w:rsidRPr="00DC4D83">
        <w:rPr>
          <w:vertAlign w:val="superscript"/>
        </w:rPr>
        <w:t>-</w:t>
      </w:r>
      <w:r>
        <w:t xml:space="preserve"> + H</w:t>
      </w:r>
      <w:r w:rsidRPr="00DC4D83">
        <w:rPr>
          <w:vertAlign w:val="superscript"/>
        </w:rPr>
        <w:t>+</w:t>
      </w:r>
      <w:r>
        <w:rPr>
          <w:vertAlign w:val="superscript"/>
        </w:rPr>
        <w:t xml:space="preserve"> </w:t>
      </w:r>
      <w:r>
        <w:rPr>
          <w:vertAlign w:val="superscript"/>
        </w:rPr>
        <w:tab/>
      </w:r>
      <w:r>
        <w:rPr>
          <w:vertAlign w:val="superscript"/>
        </w:rPr>
        <w:tab/>
      </w:r>
      <w:r>
        <w:rPr>
          <w:vertAlign w:val="superscript"/>
        </w:rPr>
        <w:tab/>
      </w:r>
      <w:r>
        <w:t xml:space="preserve">log K = 6.45 </w:t>
      </w:r>
      <w:r>
        <w:tab/>
        <w:t xml:space="preserve">Source: </w:t>
      </w:r>
      <w:r>
        <w:fldChar w:fldCharType="begin" w:fldLock="1"/>
      </w:r>
      <w:r w:rsidR="000850CC">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Naveau et al., 2006)", "plainTextFormattedCitation" : "(Naveau et al., 2006)", "previouslyFormattedCitation" : "(Naveau et al., 2006)" }, "properties" : { "noteIndex" : 0 }, "schema" : "https://github.com/citation-style-language/schema/raw/master/csl-citation.json" }</w:instrText>
      </w:r>
      <w:r>
        <w:fldChar w:fldCharType="separate"/>
      </w:r>
      <w:r w:rsidRPr="00DC4D83">
        <w:rPr>
          <w:noProof/>
        </w:rPr>
        <w:t>(Naveau et al., 2006)</w:t>
      </w:r>
      <w:r>
        <w:fldChar w:fldCharType="end"/>
      </w:r>
    </w:p>
    <w:p w14:paraId="17A64745" w14:textId="43F1058C" w:rsidR="00DC4D83" w:rsidRPr="00DC4D83" w:rsidRDefault="00DC4D83" w:rsidP="00DC4D83">
      <w:pPr>
        <w:pStyle w:val="ListParagraph"/>
        <w:numPr>
          <w:ilvl w:val="0"/>
          <w:numId w:val="4"/>
        </w:numPr>
      </w:pPr>
      <w:r>
        <w:t>PyrS</w:t>
      </w:r>
      <w:r>
        <w:rPr>
          <w:vertAlign w:val="superscript"/>
        </w:rPr>
        <w:t xml:space="preserve">- </w:t>
      </w:r>
      <w:r>
        <w:t>+ Ra</w:t>
      </w:r>
      <w:r>
        <w:rPr>
          <w:vertAlign w:val="superscript"/>
        </w:rPr>
        <w:t>+2</w:t>
      </w:r>
      <w:r>
        <w:t xml:space="preserve"> = PyrSRa</w:t>
      </w:r>
      <w:r>
        <w:rPr>
          <w:vertAlign w:val="superscript"/>
        </w:rPr>
        <w:t>+</w:t>
      </w:r>
      <w:r>
        <w:t xml:space="preserve"> </w:t>
      </w:r>
      <w:r>
        <w:tab/>
      </w:r>
      <w:r>
        <w:tab/>
      </w:r>
      <w:r>
        <w:tab/>
        <w:t>log K = -6.4</w:t>
      </w:r>
      <w:r>
        <w:tab/>
        <w:t>Source: Data Fitting</w:t>
      </w:r>
    </w:p>
    <w:p w14:paraId="2C7361FA" w14:textId="7F5603BB" w:rsidR="009B114A" w:rsidRDefault="009B114A">
      <w:r>
        <w:br w:type="page"/>
      </w:r>
    </w:p>
    <w:p w14:paraId="21DA14E5" w14:textId="77777777" w:rsidR="004F6AE5" w:rsidRDefault="004F6AE5" w:rsidP="004F6AE5"/>
    <w:p w14:paraId="405F13E1" w14:textId="242566E7" w:rsidR="00B27466" w:rsidRDefault="008B294E" w:rsidP="004F6AE5">
      <w:r>
        <w:t>Table 1</w:t>
      </w:r>
      <w:r w:rsidR="00B27466">
        <w:t>: Fitted Kd values</w:t>
      </w:r>
      <w:r w:rsidR="00394CF2">
        <w:t xml:space="preserve"> for sorption isotherms</w:t>
      </w:r>
    </w:p>
    <w:tbl>
      <w:tblPr>
        <w:tblStyle w:val="PlainTable2"/>
        <w:tblW w:w="0" w:type="auto"/>
        <w:tblLook w:val="06A0" w:firstRow="1" w:lastRow="0" w:firstColumn="1" w:lastColumn="0" w:noHBand="1" w:noVBand="1"/>
      </w:tblPr>
      <w:tblGrid>
        <w:gridCol w:w="3192"/>
        <w:gridCol w:w="3192"/>
        <w:gridCol w:w="3192"/>
      </w:tblGrid>
      <w:tr w:rsidR="00B27466" w14:paraId="303742FB" w14:textId="77777777" w:rsidTr="00B274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Pr>
          <w:p w14:paraId="252ED8F8" w14:textId="1313EB38" w:rsidR="00B27466" w:rsidRDefault="00B27466" w:rsidP="00B27466">
            <w:pPr>
              <w:jc w:val="center"/>
            </w:pPr>
            <w:r>
              <w:t>Mineral</w:t>
            </w:r>
          </w:p>
        </w:tc>
        <w:tc>
          <w:tcPr>
            <w:tcW w:w="3192" w:type="dxa"/>
          </w:tcPr>
          <w:p w14:paraId="11466036" w14:textId="7E339024" w:rsidR="00B27466" w:rsidRDefault="00B27466" w:rsidP="00B27466">
            <w:pPr>
              <w:jc w:val="center"/>
              <w:cnfStyle w:val="100000000000" w:firstRow="1" w:lastRow="0" w:firstColumn="0" w:lastColumn="0" w:oddVBand="0" w:evenVBand="0" w:oddHBand="0" w:evenHBand="0" w:firstRowFirstColumn="0" w:firstRowLastColumn="0" w:lastRowFirstColumn="0" w:lastRowLastColumn="0"/>
            </w:pPr>
            <w:r>
              <w:t>pH</w:t>
            </w:r>
          </w:p>
        </w:tc>
        <w:tc>
          <w:tcPr>
            <w:tcW w:w="3192" w:type="dxa"/>
          </w:tcPr>
          <w:p w14:paraId="53E5C159" w14:textId="1B2DBC40" w:rsidR="00B27466" w:rsidRDefault="00B27466" w:rsidP="00B27466">
            <w:pPr>
              <w:jc w:val="center"/>
              <w:cnfStyle w:val="100000000000" w:firstRow="1" w:lastRow="0" w:firstColumn="0" w:lastColumn="0" w:oddVBand="0" w:evenVBand="0" w:oddHBand="0" w:evenHBand="0" w:firstRowFirstColumn="0" w:firstRowLastColumn="0" w:lastRowFirstColumn="0" w:lastRowLastColumn="0"/>
            </w:pPr>
            <w:r>
              <w:t>K</w:t>
            </w:r>
            <w:r w:rsidRPr="00B27466">
              <w:rPr>
                <w:vertAlign w:val="subscript"/>
              </w:rPr>
              <w:t>d</w:t>
            </w:r>
          </w:p>
        </w:tc>
      </w:tr>
      <w:tr w:rsidR="00B27466" w14:paraId="13949970"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5311743E" w14:textId="11621BBE" w:rsidR="00B27466" w:rsidRDefault="00B27466" w:rsidP="00B27466">
            <w:pPr>
              <w:jc w:val="center"/>
            </w:pPr>
            <w:r>
              <w:t>Ferrihydrite</w:t>
            </w:r>
          </w:p>
        </w:tc>
        <w:tc>
          <w:tcPr>
            <w:tcW w:w="3192" w:type="dxa"/>
          </w:tcPr>
          <w:p w14:paraId="5FA55F4A" w14:textId="7BCEFDF8"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Pr>
          <w:p w14:paraId="664581E2" w14:textId="2D0D5BAA"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29.89</w:t>
            </w:r>
          </w:p>
        </w:tc>
      </w:tr>
      <w:tr w:rsidR="00B27466" w14:paraId="20E15898"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46CF2B77" w14:textId="77777777" w:rsidR="00B27466" w:rsidRDefault="00B27466" w:rsidP="004F6AE5"/>
        </w:tc>
        <w:tc>
          <w:tcPr>
            <w:tcW w:w="3192" w:type="dxa"/>
          </w:tcPr>
          <w:p w14:paraId="14C33C8A" w14:textId="74824F43"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20F6387A" w14:textId="4627BA9F"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471.37</w:t>
            </w:r>
          </w:p>
        </w:tc>
      </w:tr>
      <w:tr w:rsidR="00B27466" w14:paraId="48B6B184"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00108282" w14:textId="77777777" w:rsidR="00B27466" w:rsidRDefault="00B27466" w:rsidP="004F6AE5"/>
        </w:tc>
        <w:tc>
          <w:tcPr>
            <w:tcW w:w="3192" w:type="dxa"/>
          </w:tcPr>
          <w:p w14:paraId="146B6D0D" w14:textId="7D2F3435"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78434B8F" w14:textId="7DF94F8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486.88</w:t>
            </w:r>
          </w:p>
        </w:tc>
      </w:tr>
      <w:tr w:rsidR="00B27466" w14:paraId="0560EA24"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bottom w:val="single" w:sz="8" w:space="0" w:color="auto"/>
            </w:tcBorders>
          </w:tcPr>
          <w:p w14:paraId="23C4F371" w14:textId="77777777" w:rsidR="00B27466" w:rsidRDefault="00B27466" w:rsidP="004F6AE5"/>
        </w:tc>
        <w:tc>
          <w:tcPr>
            <w:tcW w:w="3192" w:type="dxa"/>
            <w:tcBorders>
              <w:bottom w:val="single" w:sz="8" w:space="0" w:color="auto"/>
            </w:tcBorders>
          </w:tcPr>
          <w:p w14:paraId="55BBEB66" w14:textId="16F2DC47"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Borders>
              <w:bottom w:val="single" w:sz="8" w:space="0" w:color="auto"/>
            </w:tcBorders>
          </w:tcPr>
          <w:p w14:paraId="25428E7C" w14:textId="606DEA87"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115932.70</w:t>
            </w:r>
          </w:p>
        </w:tc>
      </w:tr>
      <w:tr w:rsidR="00B27466" w14:paraId="25144A5E"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top w:val="single" w:sz="8" w:space="0" w:color="auto"/>
            </w:tcBorders>
          </w:tcPr>
          <w:p w14:paraId="7203184E" w14:textId="619BC979" w:rsidR="00B27466" w:rsidRDefault="00B27466" w:rsidP="00B27466">
            <w:pPr>
              <w:jc w:val="center"/>
            </w:pPr>
            <w:r>
              <w:t>Goethite</w:t>
            </w:r>
          </w:p>
        </w:tc>
        <w:tc>
          <w:tcPr>
            <w:tcW w:w="3192" w:type="dxa"/>
            <w:tcBorders>
              <w:top w:val="single" w:sz="8" w:space="0" w:color="auto"/>
            </w:tcBorders>
          </w:tcPr>
          <w:p w14:paraId="7BC84F22" w14:textId="308D24B0"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Borders>
              <w:top w:val="single" w:sz="8" w:space="0" w:color="auto"/>
            </w:tcBorders>
          </w:tcPr>
          <w:p w14:paraId="4E90D3A5" w14:textId="4D9B10A6"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0</w:t>
            </w:r>
          </w:p>
        </w:tc>
      </w:tr>
      <w:tr w:rsidR="00B27466" w14:paraId="692DC0BA"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1675C16E" w14:textId="77777777" w:rsidR="00B27466" w:rsidRDefault="00B27466" w:rsidP="004F6AE5"/>
        </w:tc>
        <w:tc>
          <w:tcPr>
            <w:tcW w:w="3192" w:type="dxa"/>
          </w:tcPr>
          <w:p w14:paraId="3E8A652A" w14:textId="31C545D6"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5E57CBAE" w14:textId="2B51B5B4"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02.74</w:t>
            </w:r>
          </w:p>
        </w:tc>
      </w:tr>
      <w:tr w:rsidR="00B27466" w14:paraId="445F3227"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1B479CB4" w14:textId="6C28F125" w:rsidR="00B27466" w:rsidRDefault="00B27466" w:rsidP="004F6AE5"/>
        </w:tc>
        <w:tc>
          <w:tcPr>
            <w:tcW w:w="3192" w:type="dxa"/>
          </w:tcPr>
          <w:p w14:paraId="255365E8" w14:textId="05370313"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0B7937D2" w14:textId="78B488EA"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73.62</w:t>
            </w:r>
          </w:p>
        </w:tc>
      </w:tr>
      <w:tr w:rsidR="00B27466" w14:paraId="0814358A"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bottom w:val="single" w:sz="8" w:space="0" w:color="auto"/>
            </w:tcBorders>
          </w:tcPr>
          <w:p w14:paraId="3F828C9B" w14:textId="77777777" w:rsidR="00B27466" w:rsidRDefault="00B27466" w:rsidP="004F6AE5"/>
        </w:tc>
        <w:tc>
          <w:tcPr>
            <w:tcW w:w="3192" w:type="dxa"/>
            <w:tcBorders>
              <w:bottom w:val="single" w:sz="8" w:space="0" w:color="auto"/>
            </w:tcBorders>
          </w:tcPr>
          <w:p w14:paraId="0E58E8BC" w14:textId="42C670D1"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Borders>
              <w:bottom w:val="single" w:sz="8" w:space="0" w:color="auto"/>
            </w:tcBorders>
          </w:tcPr>
          <w:p w14:paraId="03E52049" w14:textId="40F560A2"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11697.99</w:t>
            </w:r>
          </w:p>
        </w:tc>
      </w:tr>
      <w:tr w:rsidR="00B27466" w14:paraId="0444142B"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top w:val="single" w:sz="8" w:space="0" w:color="auto"/>
            </w:tcBorders>
          </w:tcPr>
          <w:p w14:paraId="48590CAA" w14:textId="457815F9" w:rsidR="00B27466" w:rsidRDefault="00B27466" w:rsidP="00B27466">
            <w:pPr>
              <w:jc w:val="center"/>
            </w:pPr>
            <w:r>
              <w:t>Sodium Montmorillonite</w:t>
            </w:r>
          </w:p>
        </w:tc>
        <w:tc>
          <w:tcPr>
            <w:tcW w:w="3192" w:type="dxa"/>
            <w:tcBorders>
              <w:top w:val="single" w:sz="8" w:space="0" w:color="auto"/>
            </w:tcBorders>
          </w:tcPr>
          <w:p w14:paraId="1B47BB23" w14:textId="2AEFD21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Borders>
              <w:top w:val="single" w:sz="8" w:space="0" w:color="auto"/>
            </w:tcBorders>
          </w:tcPr>
          <w:p w14:paraId="29E2FE57" w14:textId="05AC710B"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6740.15</w:t>
            </w:r>
          </w:p>
        </w:tc>
      </w:tr>
      <w:tr w:rsidR="00B27466" w14:paraId="633716EB"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33916A66" w14:textId="77777777" w:rsidR="00B27466" w:rsidRDefault="00B27466" w:rsidP="00B27466">
            <w:pPr>
              <w:jc w:val="center"/>
            </w:pPr>
          </w:p>
        </w:tc>
        <w:tc>
          <w:tcPr>
            <w:tcW w:w="3192" w:type="dxa"/>
          </w:tcPr>
          <w:p w14:paraId="6CABA2B8" w14:textId="0EC1D5CB"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0F8E5A9E" w14:textId="43795CF5"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17749.39</w:t>
            </w:r>
          </w:p>
        </w:tc>
      </w:tr>
      <w:tr w:rsidR="00B27466" w14:paraId="219653A1"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7AD0457F" w14:textId="77777777" w:rsidR="00B27466" w:rsidRDefault="00B27466" w:rsidP="00B27466">
            <w:pPr>
              <w:jc w:val="center"/>
            </w:pPr>
          </w:p>
        </w:tc>
        <w:tc>
          <w:tcPr>
            <w:tcW w:w="3192" w:type="dxa"/>
          </w:tcPr>
          <w:p w14:paraId="23070B54" w14:textId="3D337489"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604A6876" w14:textId="21EFF20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1473.27</w:t>
            </w:r>
          </w:p>
        </w:tc>
      </w:tr>
      <w:tr w:rsidR="00B27466" w14:paraId="219FB2E9"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bottom w:val="single" w:sz="8" w:space="0" w:color="auto"/>
            </w:tcBorders>
          </w:tcPr>
          <w:p w14:paraId="7225D4DB" w14:textId="77777777" w:rsidR="00B27466" w:rsidRDefault="00B27466" w:rsidP="00B27466">
            <w:pPr>
              <w:jc w:val="center"/>
            </w:pPr>
          </w:p>
        </w:tc>
        <w:tc>
          <w:tcPr>
            <w:tcW w:w="3192" w:type="dxa"/>
            <w:tcBorders>
              <w:bottom w:val="single" w:sz="8" w:space="0" w:color="auto"/>
            </w:tcBorders>
          </w:tcPr>
          <w:p w14:paraId="3063CA13" w14:textId="7A0A708D"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Borders>
              <w:bottom w:val="single" w:sz="8" w:space="0" w:color="auto"/>
            </w:tcBorders>
          </w:tcPr>
          <w:p w14:paraId="7F4BFFC2" w14:textId="0D25CEC4"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2894.86</w:t>
            </w:r>
          </w:p>
        </w:tc>
      </w:tr>
      <w:tr w:rsidR="00B27466" w14:paraId="370048D6"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top w:val="single" w:sz="8" w:space="0" w:color="auto"/>
            </w:tcBorders>
          </w:tcPr>
          <w:p w14:paraId="43EA2381" w14:textId="78937FCF" w:rsidR="00B27466" w:rsidRDefault="00B27466" w:rsidP="00B27466">
            <w:pPr>
              <w:jc w:val="center"/>
            </w:pPr>
            <w:r>
              <w:t>Pyrite</w:t>
            </w:r>
          </w:p>
        </w:tc>
        <w:tc>
          <w:tcPr>
            <w:tcW w:w="3192" w:type="dxa"/>
            <w:tcBorders>
              <w:top w:val="single" w:sz="8" w:space="0" w:color="auto"/>
            </w:tcBorders>
          </w:tcPr>
          <w:p w14:paraId="0860F24B" w14:textId="7D8CC7A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Borders>
              <w:top w:val="single" w:sz="8" w:space="0" w:color="auto"/>
            </w:tcBorders>
          </w:tcPr>
          <w:p w14:paraId="0A3BE657" w14:textId="7CDB0E03"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0?</w:t>
            </w:r>
          </w:p>
        </w:tc>
      </w:tr>
      <w:tr w:rsidR="00B27466" w14:paraId="0FCB8D70"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440DD0C6" w14:textId="77777777" w:rsidR="00B27466" w:rsidRDefault="00B27466" w:rsidP="00B27466">
            <w:pPr>
              <w:jc w:val="center"/>
            </w:pPr>
          </w:p>
        </w:tc>
        <w:tc>
          <w:tcPr>
            <w:tcW w:w="3192" w:type="dxa"/>
          </w:tcPr>
          <w:p w14:paraId="610F0C40" w14:textId="1CD56529"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1955E8AA" w14:textId="7AB57908"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0?</w:t>
            </w:r>
          </w:p>
        </w:tc>
      </w:tr>
      <w:tr w:rsidR="00B27466" w14:paraId="5D957D7D"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2409E4DF" w14:textId="77777777" w:rsidR="00B27466" w:rsidRDefault="00B27466" w:rsidP="00B27466">
            <w:pPr>
              <w:jc w:val="center"/>
            </w:pPr>
          </w:p>
        </w:tc>
        <w:tc>
          <w:tcPr>
            <w:tcW w:w="3192" w:type="dxa"/>
          </w:tcPr>
          <w:p w14:paraId="2A9DF855" w14:textId="41968E9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094CAD00" w14:textId="2104B54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36.20</w:t>
            </w:r>
          </w:p>
        </w:tc>
      </w:tr>
      <w:tr w:rsidR="00B27466" w14:paraId="3E95AAAF"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4188D280" w14:textId="77777777" w:rsidR="00B27466" w:rsidRDefault="00B27466" w:rsidP="00B27466">
            <w:pPr>
              <w:jc w:val="center"/>
            </w:pPr>
          </w:p>
        </w:tc>
        <w:tc>
          <w:tcPr>
            <w:tcW w:w="3192" w:type="dxa"/>
          </w:tcPr>
          <w:p w14:paraId="390054BD" w14:textId="47EA0A21"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Pr>
          <w:p w14:paraId="5CBFA123" w14:textId="09206688" w:rsidR="00B27466" w:rsidRDefault="00520539" w:rsidP="00B27466">
            <w:pPr>
              <w:jc w:val="center"/>
              <w:cnfStyle w:val="000000000000" w:firstRow="0" w:lastRow="0" w:firstColumn="0" w:lastColumn="0" w:oddVBand="0" w:evenVBand="0" w:oddHBand="0" w:evenHBand="0" w:firstRowFirstColumn="0" w:firstRowLastColumn="0" w:lastRowFirstColumn="0" w:lastRowLastColumn="0"/>
            </w:pPr>
            <w:r>
              <w:t>~520</w:t>
            </w:r>
          </w:p>
        </w:tc>
      </w:tr>
    </w:tbl>
    <w:p w14:paraId="1A8A7E20" w14:textId="46CA24ED" w:rsidR="003121DF" w:rsidRDefault="003121DF" w:rsidP="004F6AE5"/>
    <w:p w14:paraId="53F76AD1" w14:textId="55C9C225" w:rsidR="003121DF" w:rsidRDefault="003121DF">
      <w:r>
        <w:t>Figures are below</w:t>
      </w:r>
      <w:r>
        <w:br w:type="page"/>
      </w:r>
    </w:p>
    <w:p w14:paraId="529C071F" w14:textId="77777777" w:rsidR="00B27466" w:rsidRDefault="00B27466" w:rsidP="004F6AE5"/>
    <w:p w14:paraId="68B51BBD" w14:textId="7E057E31" w:rsidR="0068223C" w:rsidRPr="004F6AE5" w:rsidRDefault="00A924BC" w:rsidP="004F6AE5">
      <w:r>
        <w:t xml:space="preserve">Figure </w:t>
      </w:r>
      <w:r w:rsidR="00831BFB">
        <w:t>3</w:t>
      </w:r>
      <w:r w:rsidR="004F6AE5">
        <w:t>. Sorption of Radium to ferrihydrite, sodium montmorillonite, goethite, and pyrite at pH 7. Best fit lines were fitted to each mineral to determine the distribution coefficient K</w:t>
      </w:r>
      <w:r w:rsidR="004F6AE5">
        <w:rPr>
          <w:vertAlign w:val="subscript"/>
        </w:rPr>
        <w:t>d</w:t>
      </w:r>
      <w:r w:rsidR="004F6AE5">
        <w:t>.</w:t>
      </w:r>
    </w:p>
    <w:p w14:paraId="06F5FD9A" w14:textId="7C187F7C" w:rsidR="004F6AE5" w:rsidRDefault="004F6AE5" w:rsidP="004F6AE5">
      <w:r>
        <w:rPr>
          <w:noProof/>
        </w:rPr>
        <w:drawing>
          <wp:inline distT="0" distB="0" distL="0" distR="0" wp14:anchorId="30EEB088" wp14:editId="749B1243">
            <wp:extent cx="5943600" cy="466280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sothermspH7.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662805"/>
                    </a:xfrm>
                    <a:prstGeom prst="rect">
                      <a:avLst/>
                    </a:prstGeom>
                  </pic:spPr>
                </pic:pic>
              </a:graphicData>
            </a:graphic>
          </wp:inline>
        </w:drawing>
      </w:r>
    </w:p>
    <w:p w14:paraId="1C828579" w14:textId="35713C0A" w:rsidR="00144F98" w:rsidRDefault="00144F98">
      <w:r>
        <w:br w:type="page"/>
      </w:r>
    </w:p>
    <w:p w14:paraId="54190926" w14:textId="77777777" w:rsidR="00C63F66" w:rsidRDefault="00C63F66" w:rsidP="004F6AE5"/>
    <w:p w14:paraId="52DFAEA8" w14:textId="42DE6A5B" w:rsidR="004F6AE5" w:rsidRDefault="00A924BC" w:rsidP="004F6AE5">
      <w:r>
        <w:t>Figure 1</w:t>
      </w:r>
      <w:r w:rsidR="004F6AE5">
        <w:t>.</w:t>
      </w:r>
      <w:r w:rsidR="00C63F66">
        <w:t xml:space="preserve"> Effect of pH on radium-226 sorption to ferrihydrite. The trends seen here (increasing sorption with increasing pH), are reflected in the other minerals as well.</w:t>
      </w:r>
    </w:p>
    <w:p w14:paraId="0EB9189D" w14:textId="5F80D583" w:rsidR="00144F98" w:rsidRDefault="00C63F66" w:rsidP="004F6AE5">
      <w:r>
        <w:rPr>
          <w:noProof/>
        </w:rPr>
        <w:drawing>
          <wp:inline distT="0" distB="0" distL="0" distR="0" wp14:anchorId="04AA37F1" wp14:editId="70140199">
            <wp:extent cx="5943600" cy="407352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sothermsFHY.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073525"/>
                    </a:xfrm>
                    <a:prstGeom prst="rect">
                      <a:avLst/>
                    </a:prstGeom>
                  </pic:spPr>
                </pic:pic>
              </a:graphicData>
            </a:graphic>
          </wp:inline>
        </w:drawing>
      </w:r>
    </w:p>
    <w:p w14:paraId="6C8BF334" w14:textId="54801A75" w:rsidR="00144F98" w:rsidRDefault="00144F98" w:rsidP="00144F98"/>
    <w:p w14:paraId="5183E2E1" w14:textId="4BA3AC8D" w:rsidR="00144F98" w:rsidRDefault="00144F98">
      <w:r>
        <w:br w:type="page"/>
      </w:r>
    </w:p>
    <w:p w14:paraId="611F7CC1" w14:textId="78A8E02D" w:rsidR="00C63F66" w:rsidRPr="00144F98" w:rsidRDefault="00831BFB" w:rsidP="00144F98">
      <w:r>
        <w:lastRenderedPageBreak/>
        <w:t>Figure 4</w:t>
      </w:r>
      <w:r w:rsidR="00144F98">
        <w:t>. Surface complexation model fits of experimental data. Top: Ferrihydrite, Bottom: Sodium montmorillonite</w:t>
      </w:r>
      <w:r w:rsidR="005400FA">
        <w:t>.</w:t>
      </w:r>
      <w:r w:rsidR="00144F98">
        <w:rPr>
          <w:noProof/>
        </w:rPr>
        <w:drawing>
          <wp:inline distT="0" distB="0" distL="0" distR="0" wp14:anchorId="5E28CBB5" wp14:editId="694766ED">
            <wp:extent cx="5943600" cy="29806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HYPHREEQC.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980690"/>
                    </a:xfrm>
                    <a:prstGeom prst="rect">
                      <a:avLst/>
                    </a:prstGeom>
                  </pic:spPr>
                </pic:pic>
              </a:graphicData>
            </a:graphic>
          </wp:inline>
        </w:drawing>
      </w:r>
      <w:r w:rsidR="00144F98">
        <w:rPr>
          <w:noProof/>
        </w:rPr>
        <w:drawing>
          <wp:inline distT="0" distB="0" distL="0" distR="0" wp14:anchorId="7BFB31E6" wp14:editId="734483C3">
            <wp:extent cx="5943600" cy="29781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aMontPHREEQC.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978150"/>
                    </a:xfrm>
                    <a:prstGeom prst="rect">
                      <a:avLst/>
                    </a:prstGeom>
                  </pic:spPr>
                </pic:pic>
              </a:graphicData>
            </a:graphic>
          </wp:inline>
        </w:drawing>
      </w:r>
    </w:p>
    <w:sectPr w:rsidR="00C63F66" w:rsidRPr="00144F9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ichael Chen" w:date="2016-06-06T10:42:00Z" w:initials="MC">
    <w:p w14:paraId="052BC5BA" w14:textId="35434E8F" w:rsidR="001B752A" w:rsidRDefault="001B752A">
      <w:pPr>
        <w:pStyle w:val="CommentText"/>
      </w:pPr>
      <w:r>
        <w:rPr>
          <w:rStyle w:val="CommentReference"/>
        </w:rPr>
        <w:annotationRef/>
      </w:r>
      <w:r>
        <w:t>I’ll put a reference to the book I used, I can’t remember the title right now</w:t>
      </w:r>
    </w:p>
  </w:comment>
  <w:comment w:id="1" w:author="Michael Chen" w:date="2016-06-06T10:34:00Z" w:initials="MC">
    <w:p w14:paraId="7BEF6F9B" w14:textId="38E1530F" w:rsidR="00C75F08" w:rsidRDefault="00C75F08">
      <w:pPr>
        <w:pStyle w:val="CommentText"/>
      </w:pPr>
      <w:r>
        <w:rPr>
          <w:rStyle w:val="CommentReference"/>
        </w:rPr>
        <w:annotationRef/>
      </w:r>
      <w:r>
        <w:t>Will also discuss how we characterize the clay (probably XRD)</w:t>
      </w:r>
    </w:p>
  </w:comment>
  <w:comment w:id="2" w:author="Michael Chen" w:date="2016-05-24T14:34:00Z" w:initials="MC">
    <w:p w14:paraId="733D1E48" w14:textId="132EAE86" w:rsidR="00FA7E83" w:rsidRDefault="00FA7E83">
      <w:pPr>
        <w:pStyle w:val="CommentText"/>
      </w:pPr>
      <w:r>
        <w:rPr>
          <w:rStyle w:val="CommentReference"/>
        </w:rPr>
        <w:annotationRef/>
      </w:r>
      <w:r>
        <w:t>Results forthcoming</w:t>
      </w:r>
    </w:p>
  </w:comment>
  <w:comment w:id="3" w:author="Michael Chen" w:date="2016-06-16T11:40:00Z" w:initials="MC">
    <w:p w14:paraId="10F79DEB" w14:textId="53486BF7" w:rsidR="008D5E6F" w:rsidRDefault="008D5E6F">
      <w:pPr>
        <w:pStyle w:val="CommentText"/>
      </w:pPr>
      <w:r>
        <w:rPr>
          <w:rStyle w:val="CommentReference"/>
        </w:rPr>
        <w:annotationRef/>
      </w:r>
      <w:r>
        <w:t>Kinetic details can be counted on the 25</w:t>
      </w:r>
      <w:r w:rsidRPr="008D5E6F">
        <w:rPr>
          <w:vertAlign w:val="superscript"/>
        </w:rPr>
        <w:t>th</w:t>
      </w:r>
      <w:r>
        <w:t xml:space="preserve">, will wait until then to </w:t>
      </w:r>
      <w:r w:rsidR="00004562">
        <w:t>write the kinetics section</w:t>
      </w:r>
    </w:p>
  </w:comment>
  <w:comment w:id="4" w:author="Michael Chen" w:date="2016-06-16T11:53:00Z" w:initials="MC">
    <w:p w14:paraId="19F80E01" w14:textId="5C3E07D1" w:rsidR="00346B02" w:rsidRDefault="00346B02">
      <w:pPr>
        <w:pStyle w:val="CommentText"/>
      </w:pPr>
      <w:r>
        <w:rPr>
          <w:rStyle w:val="CommentReference"/>
        </w:rPr>
        <w:annotationRef/>
      </w:r>
    </w:p>
  </w:comment>
  <w:comment w:id="6" w:author="Michael Chen" w:date="2016-05-26T10:51:00Z" w:initials="MC">
    <w:p w14:paraId="53B2C709" w14:textId="3AE089A4" w:rsidR="005E1FEC" w:rsidRDefault="005E1FEC">
      <w:pPr>
        <w:pStyle w:val="CommentText"/>
      </w:pPr>
      <w:r>
        <w:rPr>
          <w:rStyle w:val="CommentReference"/>
        </w:rPr>
        <w:annotationRef/>
      </w:r>
      <w:r>
        <w:t>Will also include site densities, just leaving it until we have a full data set/can format it in LaTeX</w:t>
      </w:r>
    </w:p>
  </w:comment>
  <w:comment w:id="7" w:author="machen" w:date="2016-05-29T14:03:00Z" w:initials="m">
    <w:p w14:paraId="16CC6303" w14:textId="57BEDE7C" w:rsidR="00D30C36" w:rsidRDefault="00D30C36">
      <w:pPr>
        <w:pStyle w:val="CommentText"/>
      </w:pPr>
      <w:r>
        <w:rPr>
          <w:rStyle w:val="CommentReference"/>
        </w:rPr>
        <w:annotationRef/>
      </w:r>
      <w:r>
        <w:t>There were large differences between these protonation constants in Sverjensky vs. a previous paper by Dzombak.</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52BC5BA" w15:done="0"/>
  <w15:commentEx w15:paraId="7BEF6F9B" w15:done="0"/>
  <w15:commentEx w15:paraId="733D1E48" w15:done="0"/>
  <w15:commentEx w15:paraId="10F79DEB" w15:done="0"/>
  <w15:commentEx w15:paraId="19F80E01" w15:done="0"/>
  <w15:commentEx w15:paraId="53B2C709" w15:done="0"/>
  <w15:commentEx w15:paraId="16CC6303"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773B30"/>
    <w:multiLevelType w:val="hybridMultilevel"/>
    <w:tmpl w:val="B4128702"/>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76E464B"/>
    <w:multiLevelType w:val="hybridMultilevel"/>
    <w:tmpl w:val="E4120380"/>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9E50CD1"/>
    <w:multiLevelType w:val="hybridMultilevel"/>
    <w:tmpl w:val="5DBED306"/>
    <w:lvl w:ilvl="0" w:tplc="3F028A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0FD39A2"/>
    <w:multiLevelType w:val="hybridMultilevel"/>
    <w:tmpl w:val="7FB00F7C"/>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1"/>
  </w:num>
  <w:num w:numId="4">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ael Chen">
    <w15:presenceInfo w15:providerId="Windows Live" w15:userId="55f5e5ff5c562d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05184"/>
    <w:rsid w:val="00004562"/>
    <w:rsid w:val="00005184"/>
    <w:rsid w:val="0002013C"/>
    <w:rsid w:val="00025E80"/>
    <w:rsid w:val="00030050"/>
    <w:rsid w:val="00031E93"/>
    <w:rsid w:val="00034293"/>
    <w:rsid w:val="000504B0"/>
    <w:rsid w:val="00051EC7"/>
    <w:rsid w:val="000522B7"/>
    <w:rsid w:val="0005341D"/>
    <w:rsid w:val="000660E0"/>
    <w:rsid w:val="00076876"/>
    <w:rsid w:val="000850CC"/>
    <w:rsid w:val="00085D34"/>
    <w:rsid w:val="00090247"/>
    <w:rsid w:val="000919A0"/>
    <w:rsid w:val="0009437C"/>
    <w:rsid w:val="000A2270"/>
    <w:rsid w:val="000A2B77"/>
    <w:rsid w:val="000A4450"/>
    <w:rsid w:val="000B3200"/>
    <w:rsid w:val="000C04AF"/>
    <w:rsid w:val="000C1AE4"/>
    <w:rsid w:val="000C5422"/>
    <w:rsid w:val="000D3DBF"/>
    <w:rsid w:val="000F7D14"/>
    <w:rsid w:val="001010CB"/>
    <w:rsid w:val="0012510C"/>
    <w:rsid w:val="00133304"/>
    <w:rsid w:val="00140621"/>
    <w:rsid w:val="00144F98"/>
    <w:rsid w:val="00152B83"/>
    <w:rsid w:val="00154524"/>
    <w:rsid w:val="00154DE2"/>
    <w:rsid w:val="00162120"/>
    <w:rsid w:val="00163E52"/>
    <w:rsid w:val="00167D90"/>
    <w:rsid w:val="00173974"/>
    <w:rsid w:val="00177B55"/>
    <w:rsid w:val="00191E6F"/>
    <w:rsid w:val="00197AA8"/>
    <w:rsid w:val="001B1D11"/>
    <w:rsid w:val="001B2617"/>
    <w:rsid w:val="001B752A"/>
    <w:rsid w:val="001D4B59"/>
    <w:rsid w:val="001F0F1F"/>
    <w:rsid w:val="00210C4A"/>
    <w:rsid w:val="002137B6"/>
    <w:rsid w:val="0022123C"/>
    <w:rsid w:val="0024027E"/>
    <w:rsid w:val="00240616"/>
    <w:rsid w:val="00243BF9"/>
    <w:rsid w:val="00244302"/>
    <w:rsid w:val="0024634D"/>
    <w:rsid w:val="0025421E"/>
    <w:rsid w:val="0026589E"/>
    <w:rsid w:val="00277470"/>
    <w:rsid w:val="00291774"/>
    <w:rsid w:val="002A0292"/>
    <w:rsid w:val="002B0979"/>
    <w:rsid w:val="002B2259"/>
    <w:rsid w:val="002C3E2F"/>
    <w:rsid w:val="002C66D7"/>
    <w:rsid w:val="002D52AD"/>
    <w:rsid w:val="002E3DC7"/>
    <w:rsid w:val="00302AEE"/>
    <w:rsid w:val="003032A0"/>
    <w:rsid w:val="003121DF"/>
    <w:rsid w:val="0031487F"/>
    <w:rsid w:val="00314B92"/>
    <w:rsid w:val="0032024C"/>
    <w:rsid w:val="00320650"/>
    <w:rsid w:val="00346B02"/>
    <w:rsid w:val="003505D1"/>
    <w:rsid w:val="003523B5"/>
    <w:rsid w:val="003610DA"/>
    <w:rsid w:val="003703BC"/>
    <w:rsid w:val="003748CB"/>
    <w:rsid w:val="00383ABE"/>
    <w:rsid w:val="00394CF2"/>
    <w:rsid w:val="00395FFD"/>
    <w:rsid w:val="003A3B64"/>
    <w:rsid w:val="003C014B"/>
    <w:rsid w:val="003C457B"/>
    <w:rsid w:val="003C4F0E"/>
    <w:rsid w:val="003D2C05"/>
    <w:rsid w:val="003E1F1F"/>
    <w:rsid w:val="003E3769"/>
    <w:rsid w:val="003F60EB"/>
    <w:rsid w:val="00400EB6"/>
    <w:rsid w:val="00411DA9"/>
    <w:rsid w:val="00414755"/>
    <w:rsid w:val="00420E8E"/>
    <w:rsid w:val="0043349A"/>
    <w:rsid w:val="00434D21"/>
    <w:rsid w:val="00436B7F"/>
    <w:rsid w:val="00450C29"/>
    <w:rsid w:val="00464DB5"/>
    <w:rsid w:val="004664DA"/>
    <w:rsid w:val="00471810"/>
    <w:rsid w:val="0047463F"/>
    <w:rsid w:val="00476ACB"/>
    <w:rsid w:val="00483D6E"/>
    <w:rsid w:val="00486D37"/>
    <w:rsid w:val="00490D23"/>
    <w:rsid w:val="004921B2"/>
    <w:rsid w:val="00493302"/>
    <w:rsid w:val="004B34D2"/>
    <w:rsid w:val="004B591D"/>
    <w:rsid w:val="004D265C"/>
    <w:rsid w:val="004E325D"/>
    <w:rsid w:val="004E3453"/>
    <w:rsid w:val="004F6AE5"/>
    <w:rsid w:val="00503D9D"/>
    <w:rsid w:val="00505D1A"/>
    <w:rsid w:val="0051444A"/>
    <w:rsid w:val="00520539"/>
    <w:rsid w:val="00525F81"/>
    <w:rsid w:val="005269AC"/>
    <w:rsid w:val="005400FA"/>
    <w:rsid w:val="00543FCE"/>
    <w:rsid w:val="0056396A"/>
    <w:rsid w:val="00564049"/>
    <w:rsid w:val="00570A6F"/>
    <w:rsid w:val="0057203B"/>
    <w:rsid w:val="00576FCF"/>
    <w:rsid w:val="00584C5A"/>
    <w:rsid w:val="005974D7"/>
    <w:rsid w:val="005A3E50"/>
    <w:rsid w:val="005B52D6"/>
    <w:rsid w:val="005C3F83"/>
    <w:rsid w:val="005C4438"/>
    <w:rsid w:val="005C6ADA"/>
    <w:rsid w:val="005D25A5"/>
    <w:rsid w:val="005E1FEC"/>
    <w:rsid w:val="005E3908"/>
    <w:rsid w:val="0061584C"/>
    <w:rsid w:val="00616231"/>
    <w:rsid w:val="00624C90"/>
    <w:rsid w:val="00627B60"/>
    <w:rsid w:val="00631F14"/>
    <w:rsid w:val="00642DB1"/>
    <w:rsid w:val="006442C7"/>
    <w:rsid w:val="00646A4D"/>
    <w:rsid w:val="0065100B"/>
    <w:rsid w:val="00653566"/>
    <w:rsid w:val="00665BFC"/>
    <w:rsid w:val="006674E7"/>
    <w:rsid w:val="0067175C"/>
    <w:rsid w:val="00671B0D"/>
    <w:rsid w:val="00672D57"/>
    <w:rsid w:val="006736D8"/>
    <w:rsid w:val="0068223C"/>
    <w:rsid w:val="00692334"/>
    <w:rsid w:val="006A239A"/>
    <w:rsid w:val="006B3EA5"/>
    <w:rsid w:val="006B4EBE"/>
    <w:rsid w:val="006B7DCE"/>
    <w:rsid w:val="006C34B0"/>
    <w:rsid w:val="006F3A7F"/>
    <w:rsid w:val="006F63E8"/>
    <w:rsid w:val="00701D70"/>
    <w:rsid w:val="00717676"/>
    <w:rsid w:val="0072190E"/>
    <w:rsid w:val="0072409D"/>
    <w:rsid w:val="00727B10"/>
    <w:rsid w:val="00733113"/>
    <w:rsid w:val="00733356"/>
    <w:rsid w:val="007377A4"/>
    <w:rsid w:val="00737E14"/>
    <w:rsid w:val="00737E5A"/>
    <w:rsid w:val="00741E18"/>
    <w:rsid w:val="007444BF"/>
    <w:rsid w:val="00747938"/>
    <w:rsid w:val="00752915"/>
    <w:rsid w:val="00755D5E"/>
    <w:rsid w:val="007659E8"/>
    <w:rsid w:val="00767A3D"/>
    <w:rsid w:val="0078375C"/>
    <w:rsid w:val="00791ACF"/>
    <w:rsid w:val="007A37D8"/>
    <w:rsid w:val="007A67E5"/>
    <w:rsid w:val="007B17F0"/>
    <w:rsid w:val="007B346B"/>
    <w:rsid w:val="007B3C17"/>
    <w:rsid w:val="007C6A43"/>
    <w:rsid w:val="007D2347"/>
    <w:rsid w:val="007D74C6"/>
    <w:rsid w:val="007F6638"/>
    <w:rsid w:val="00800E52"/>
    <w:rsid w:val="00806F65"/>
    <w:rsid w:val="00831BFB"/>
    <w:rsid w:val="00832FDC"/>
    <w:rsid w:val="00836777"/>
    <w:rsid w:val="00852277"/>
    <w:rsid w:val="00853600"/>
    <w:rsid w:val="00855944"/>
    <w:rsid w:val="0086420D"/>
    <w:rsid w:val="00867304"/>
    <w:rsid w:val="00881F32"/>
    <w:rsid w:val="00884B75"/>
    <w:rsid w:val="00887CB1"/>
    <w:rsid w:val="008A0962"/>
    <w:rsid w:val="008A74DB"/>
    <w:rsid w:val="008B0456"/>
    <w:rsid w:val="008B294E"/>
    <w:rsid w:val="008B7A5C"/>
    <w:rsid w:val="008D5E6F"/>
    <w:rsid w:val="008F1045"/>
    <w:rsid w:val="008F2F9A"/>
    <w:rsid w:val="008F5580"/>
    <w:rsid w:val="00923445"/>
    <w:rsid w:val="00924C4D"/>
    <w:rsid w:val="009378CA"/>
    <w:rsid w:val="00946431"/>
    <w:rsid w:val="00971101"/>
    <w:rsid w:val="009934C3"/>
    <w:rsid w:val="00993E76"/>
    <w:rsid w:val="00994948"/>
    <w:rsid w:val="00997DC0"/>
    <w:rsid w:val="009A0060"/>
    <w:rsid w:val="009A3FAF"/>
    <w:rsid w:val="009A509E"/>
    <w:rsid w:val="009B114A"/>
    <w:rsid w:val="009B463F"/>
    <w:rsid w:val="009B4C95"/>
    <w:rsid w:val="009C7A05"/>
    <w:rsid w:val="009C7C54"/>
    <w:rsid w:val="009E1276"/>
    <w:rsid w:val="009E1557"/>
    <w:rsid w:val="00A1630D"/>
    <w:rsid w:val="00A20254"/>
    <w:rsid w:val="00A41A6F"/>
    <w:rsid w:val="00A567D9"/>
    <w:rsid w:val="00A64D4A"/>
    <w:rsid w:val="00A73907"/>
    <w:rsid w:val="00A8378A"/>
    <w:rsid w:val="00A90862"/>
    <w:rsid w:val="00A924BC"/>
    <w:rsid w:val="00AB12D0"/>
    <w:rsid w:val="00AC2E49"/>
    <w:rsid w:val="00AD1D21"/>
    <w:rsid w:val="00AD778A"/>
    <w:rsid w:val="00AD7D42"/>
    <w:rsid w:val="00AE5ED1"/>
    <w:rsid w:val="00AF2CAB"/>
    <w:rsid w:val="00AF5737"/>
    <w:rsid w:val="00B00F8C"/>
    <w:rsid w:val="00B03733"/>
    <w:rsid w:val="00B21976"/>
    <w:rsid w:val="00B261B9"/>
    <w:rsid w:val="00B27466"/>
    <w:rsid w:val="00B41C18"/>
    <w:rsid w:val="00B42A02"/>
    <w:rsid w:val="00B51EE3"/>
    <w:rsid w:val="00B53681"/>
    <w:rsid w:val="00B53860"/>
    <w:rsid w:val="00B5451B"/>
    <w:rsid w:val="00B80292"/>
    <w:rsid w:val="00B874BA"/>
    <w:rsid w:val="00B9754E"/>
    <w:rsid w:val="00B97F5D"/>
    <w:rsid w:val="00BB52F1"/>
    <w:rsid w:val="00BB777D"/>
    <w:rsid w:val="00BC00AE"/>
    <w:rsid w:val="00BC3575"/>
    <w:rsid w:val="00BC36D6"/>
    <w:rsid w:val="00BE6AF9"/>
    <w:rsid w:val="00BE6B57"/>
    <w:rsid w:val="00BF0344"/>
    <w:rsid w:val="00BF1FB1"/>
    <w:rsid w:val="00BF4170"/>
    <w:rsid w:val="00C07D4E"/>
    <w:rsid w:val="00C119DD"/>
    <w:rsid w:val="00C12AA1"/>
    <w:rsid w:val="00C1752C"/>
    <w:rsid w:val="00C2009C"/>
    <w:rsid w:val="00C2308F"/>
    <w:rsid w:val="00C242A4"/>
    <w:rsid w:val="00C4280C"/>
    <w:rsid w:val="00C554AF"/>
    <w:rsid w:val="00C61D38"/>
    <w:rsid w:val="00C63F58"/>
    <w:rsid w:val="00C63F66"/>
    <w:rsid w:val="00C66993"/>
    <w:rsid w:val="00C702BC"/>
    <w:rsid w:val="00C75F08"/>
    <w:rsid w:val="00C8712F"/>
    <w:rsid w:val="00CC1E62"/>
    <w:rsid w:val="00CD3234"/>
    <w:rsid w:val="00CD78A8"/>
    <w:rsid w:val="00CE1C34"/>
    <w:rsid w:val="00CE2754"/>
    <w:rsid w:val="00CE6E26"/>
    <w:rsid w:val="00CE72E7"/>
    <w:rsid w:val="00CF64AE"/>
    <w:rsid w:val="00D15281"/>
    <w:rsid w:val="00D173FA"/>
    <w:rsid w:val="00D24816"/>
    <w:rsid w:val="00D30C36"/>
    <w:rsid w:val="00D34445"/>
    <w:rsid w:val="00D36EF3"/>
    <w:rsid w:val="00D41E98"/>
    <w:rsid w:val="00D42F7E"/>
    <w:rsid w:val="00D51929"/>
    <w:rsid w:val="00D550AD"/>
    <w:rsid w:val="00D60ABF"/>
    <w:rsid w:val="00D60F6C"/>
    <w:rsid w:val="00D713C8"/>
    <w:rsid w:val="00D7328C"/>
    <w:rsid w:val="00D8574E"/>
    <w:rsid w:val="00D9088E"/>
    <w:rsid w:val="00D91CB2"/>
    <w:rsid w:val="00DA0A7D"/>
    <w:rsid w:val="00DB6383"/>
    <w:rsid w:val="00DC4D83"/>
    <w:rsid w:val="00DC781E"/>
    <w:rsid w:val="00DC7B2B"/>
    <w:rsid w:val="00DD453A"/>
    <w:rsid w:val="00DD73D3"/>
    <w:rsid w:val="00DE0174"/>
    <w:rsid w:val="00DE4BC8"/>
    <w:rsid w:val="00DE72DF"/>
    <w:rsid w:val="00DF5ACA"/>
    <w:rsid w:val="00E14811"/>
    <w:rsid w:val="00E17906"/>
    <w:rsid w:val="00E26EE8"/>
    <w:rsid w:val="00E35EEC"/>
    <w:rsid w:val="00E65D02"/>
    <w:rsid w:val="00E71196"/>
    <w:rsid w:val="00E761CE"/>
    <w:rsid w:val="00E92D4A"/>
    <w:rsid w:val="00EB185E"/>
    <w:rsid w:val="00EB46DC"/>
    <w:rsid w:val="00EC0ACD"/>
    <w:rsid w:val="00EC2F07"/>
    <w:rsid w:val="00EC6622"/>
    <w:rsid w:val="00EC6FB3"/>
    <w:rsid w:val="00EE5C81"/>
    <w:rsid w:val="00EF2986"/>
    <w:rsid w:val="00EF62ED"/>
    <w:rsid w:val="00F2521B"/>
    <w:rsid w:val="00F31B86"/>
    <w:rsid w:val="00F40708"/>
    <w:rsid w:val="00F43B04"/>
    <w:rsid w:val="00F45496"/>
    <w:rsid w:val="00F527E7"/>
    <w:rsid w:val="00F54DEB"/>
    <w:rsid w:val="00F563F7"/>
    <w:rsid w:val="00F63FA8"/>
    <w:rsid w:val="00F80772"/>
    <w:rsid w:val="00F819DE"/>
    <w:rsid w:val="00FA1FCF"/>
    <w:rsid w:val="00FA7E83"/>
    <w:rsid w:val="00FB575D"/>
    <w:rsid w:val="00FC24B7"/>
    <w:rsid w:val="00FC3C91"/>
    <w:rsid w:val="00FC4031"/>
    <w:rsid w:val="00FC6BEA"/>
    <w:rsid w:val="00FD154D"/>
    <w:rsid w:val="00FD2F63"/>
    <w:rsid w:val="00FF24E5"/>
    <w:rsid w:val="00FF4A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650EA4"/>
  <w15:docId w15:val="{9752E396-C0CA-488A-8BD5-719003FB6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05184"/>
    <w:pPr>
      <w:ind w:left="720"/>
      <w:contextualSpacing/>
    </w:pPr>
  </w:style>
  <w:style w:type="character" w:styleId="CommentReference">
    <w:name w:val="annotation reference"/>
    <w:basedOn w:val="DefaultParagraphFont"/>
    <w:uiPriority w:val="99"/>
    <w:semiHidden/>
    <w:unhideWhenUsed/>
    <w:rsid w:val="00BC00AE"/>
    <w:rPr>
      <w:sz w:val="16"/>
      <w:szCs w:val="16"/>
    </w:rPr>
  </w:style>
  <w:style w:type="paragraph" w:styleId="CommentText">
    <w:name w:val="annotation text"/>
    <w:basedOn w:val="Normal"/>
    <w:link w:val="CommentTextChar"/>
    <w:uiPriority w:val="99"/>
    <w:semiHidden/>
    <w:unhideWhenUsed/>
    <w:rsid w:val="00BC00AE"/>
    <w:pPr>
      <w:spacing w:line="240" w:lineRule="auto"/>
    </w:pPr>
    <w:rPr>
      <w:sz w:val="20"/>
      <w:szCs w:val="20"/>
    </w:rPr>
  </w:style>
  <w:style w:type="character" w:customStyle="1" w:styleId="CommentTextChar">
    <w:name w:val="Comment Text Char"/>
    <w:basedOn w:val="DefaultParagraphFont"/>
    <w:link w:val="CommentText"/>
    <w:uiPriority w:val="99"/>
    <w:semiHidden/>
    <w:rsid w:val="00BC00AE"/>
    <w:rPr>
      <w:sz w:val="20"/>
      <w:szCs w:val="20"/>
    </w:rPr>
  </w:style>
  <w:style w:type="paragraph" w:styleId="CommentSubject">
    <w:name w:val="annotation subject"/>
    <w:basedOn w:val="CommentText"/>
    <w:next w:val="CommentText"/>
    <w:link w:val="CommentSubjectChar"/>
    <w:uiPriority w:val="99"/>
    <w:semiHidden/>
    <w:unhideWhenUsed/>
    <w:rsid w:val="00BC00AE"/>
    <w:rPr>
      <w:b/>
      <w:bCs/>
    </w:rPr>
  </w:style>
  <w:style w:type="character" w:customStyle="1" w:styleId="CommentSubjectChar">
    <w:name w:val="Comment Subject Char"/>
    <w:basedOn w:val="CommentTextChar"/>
    <w:link w:val="CommentSubject"/>
    <w:uiPriority w:val="99"/>
    <w:semiHidden/>
    <w:rsid w:val="00BC00AE"/>
    <w:rPr>
      <w:b/>
      <w:bCs/>
      <w:sz w:val="20"/>
      <w:szCs w:val="20"/>
    </w:rPr>
  </w:style>
  <w:style w:type="paragraph" w:styleId="BalloonText">
    <w:name w:val="Balloon Text"/>
    <w:basedOn w:val="Normal"/>
    <w:link w:val="BalloonTextChar"/>
    <w:uiPriority w:val="99"/>
    <w:semiHidden/>
    <w:unhideWhenUsed/>
    <w:rsid w:val="00BC00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00AE"/>
    <w:rPr>
      <w:rFonts w:ascii="Segoe UI" w:hAnsi="Segoe UI" w:cs="Segoe UI"/>
      <w:sz w:val="18"/>
      <w:szCs w:val="18"/>
    </w:rPr>
  </w:style>
  <w:style w:type="table" w:styleId="TableGrid">
    <w:name w:val="Table Grid"/>
    <w:basedOn w:val="TableNormal"/>
    <w:uiPriority w:val="39"/>
    <w:rsid w:val="00B274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B2746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B274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11D007-1984-48BB-A664-F54C3A5F4B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78</TotalTime>
  <Pages>21</Pages>
  <Words>32874</Words>
  <Characters>187382</Characters>
  <Application>Microsoft Office Word</Application>
  <DocSecurity>0</DocSecurity>
  <Lines>1561</Lines>
  <Paragraphs>439</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2198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260</cp:revision>
  <cp:lastPrinted>2016-06-19T18:59:00Z</cp:lastPrinted>
  <dcterms:created xsi:type="dcterms:W3CDTF">2016-03-22T19:17:00Z</dcterms:created>
  <dcterms:modified xsi:type="dcterms:W3CDTF">2016-07-18T1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chen@mit.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